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16C2A" w:rsidRDefault="001E3450" w:rsidP="008769C5">
      <w:pPr>
        <w:pStyle w:val="Ttulo"/>
      </w:pPr>
      <w:bookmarkStart w:id="0" w:name="_GoBack"/>
      <w:r w:rsidRPr="00705BD4">
        <w:t>MANUAL DE INSTALACIÓN</w:t>
      </w:r>
    </w:p>
    <w:p w:rsidR="000D3B06" w:rsidRPr="000D3B06" w:rsidRDefault="000D3B06" w:rsidP="000D3B06"/>
    <w:sdt>
      <w:sdtPr>
        <w:rPr>
          <w:rFonts w:eastAsiaTheme="minorHAnsi"/>
          <w:b w:val="0"/>
          <w:sz w:val="24"/>
          <w:szCs w:val="24"/>
          <w:lang w:val="es-ES" w:eastAsia="en-US"/>
        </w:rPr>
        <w:id w:val="1762328203"/>
        <w:docPartObj>
          <w:docPartGallery w:val="Table of Contents"/>
          <w:docPartUnique/>
        </w:docPartObj>
      </w:sdtPr>
      <w:sdtEndPr>
        <w:rPr>
          <w:bCs/>
        </w:rPr>
      </w:sdtEndPr>
      <w:sdtContent>
        <w:p w:rsidR="001E3450" w:rsidRDefault="001E3450">
          <w:pPr>
            <w:pStyle w:val="TtuloTDC"/>
          </w:pPr>
          <w:r>
            <w:rPr>
              <w:lang w:val="es-ES"/>
            </w:rPr>
            <w:t>CONTENIDO</w:t>
          </w:r>
        </w:p>
        <w:p w:rsidR="000D3B06" w:rsidRDefault="001E3450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08444715" w:history="1">
            <w:r w:rsidR="000D3B06" w:rsidRPr="00471A57">
              <w:rPr>
                <w:rStyle w:val="Hipervnculo"/>
                <w:noProof/>
              </w:rPr>
              <w:t>INTRODUCCIÓN</w:t>
            </w:r>
            <w:r w:rsidR="000D3B06">
              <w:rPr>
                <w:noProof/>
                <w:webHidden/>
              </w:rPr>
              <w:tab/>
            </w:r>
            <w:r w:rsidR="000D3B06">
              <w:rPr>
                <w:noProof/>
                <w:webHidden/>
              </w:rPr>
              <w:fldChar w:fldCharType="begin"/>
            </w:r>
            <w:r w:rsidR="000D3B06">
              <w:rPr>
                <w:noProof/>
                <w:webHidden/>
              </w:rPr>
              <w:instrText xml:space="preserve"> PAGEREF _Toc508444715 \h </w:instrText>
            </w:r>
            <w:r w:rsidR="000D3B06">
              <w:rPr>
                <w:noProof/>
                <w:webHidden/>
              </w:rPr>
            </w:r>
            <w:r w:rsidR="000D3B06">
              <w:rPr>
                <w:noProof/>
                <w:webHidden/>
              </w:rPr>
              <w:fldChar w:fldCharType="separate"/>
            </w:r>
            <w:r w:rsidR="000D3B06">
              <w:rPr>
                <w:noProof/>
                <w:webHidden/>
              </w:rPr>
              <w:t>5</w:t>
            </w:r>
            <w:r w:rsidR="000D3B06">
              <w:rPr>
                <w:noProof/>
                <w:webHidden/>
              </w:rPr>
              <w:fldChar w:fldCharType="end"/>
            </w:r>
          </w:hyperlink>
        </w:p>
        <w:p w:rsidR="000D3B06" w:rsidRDefault="002E0DDA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16" w:history="1">
            <w:r w:rsidR="000D3B06" w:rsidRPr="00471A57">
              <w:rPr>
                <w:rStyle w:val="Hipervnculo"/>
                <w:noProof/>
              </w:rPr>
              <w:t>REQUERIMIENTOS MÍNIMOS DEL SISTEMA</w:t>
            </w:r>
            <w:r w:rsidR="000D3B06">
              <w:rPr>
                <w:noProof/>
                <w:webHidden/>
              </w:rPr>
              <w:tab/>
            </w:r>
            <w:r w:rsidR="000D3B06">
              <w:rPr>
                <w:noProof/>
                <w:webHidden/>
              </w:rPr>
              <w:fldChar w:fldCharType="begin"/>
            </w:r>
            <w:r w:rsidR="000D3B06">
              <w:rPr>
                <w:noProof/>
                <w:webHidden/>
              </w:rPr>
              <w:instrText xml:space="preserve"> PAGEREF _Toc508444716 \h </w:instrText>
            </w:r>
            <w:r w:rsidR="000D3B06">
              <w:rPr>
                <w:noProof/>
                <w:webHidden/>
              </w:rPr>
            </w:r>
            <w:r w:rsidR="000D3B06">
              <w:rPr>
                <w:noProof/>
                <w:webHidden/>
              </w:rPr>
              <w:fldChar w:fldCharType="separate"/>
            </w:r>
            <w:r w:rsidR="000D3B06">
              <w:rPr>
                <w:noProof/>
                <w:webHidden/>
              </w:rPr>
              <w:t>5</w:t>
            </w:r>
            <w:r w:rsidR="000D3B06">
              <w:rPr>
                <w:noProof/>
                <w:webHidden/>
              </w:rPr>
              <w:fldChar w:fldCharType="end"/>
            </w:r>
          </w:hyperlink>
        </w:p>
        <w:p w:rsidR="000D3B06" w:rsidRDefault="002E0DDA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17" w:history="1">
            <w:r w:rsidR="000D3B06" w:rsidRPr="00471A57">
              <w:rPr>
                <w:rStyle w:val="Hipervnculo"/>
                <w:noProof/>
              </w:rPr>
              <w:t>PROGRAMAS NECESARIOS</w:t>
            </w:r>
            <w:r w:rsidR="000D3B06">
              <w:rPr>
                <w:noProof/>
                <w:webHidden/>
              </w:rPr>
              <w:tab/>
            </w:r>
            <w:r w:rsidR="000D3B06">
              <w:rPr>
                <w:noProof/>
                <w:webHidden/>
              </w:rPr>
              <w:fldChar w:fldCharType="begin"/>
            </w:r>
            <w:r w:rsidR="000D3B06">
              <w:rPr>
                <w:noProof/>
                <w:webHidden/>
              </w:rPr>
              <w:instrText xml:space="preserve"> PAGEREF _Toc508444717 \h </w:instrText>
            </w:r>
            <w:r w:rsidR="000D3B06">
              <w:rPr>
                <w:noProof/>
                <w:webHidden/>
              </w:rPr>
            </w:r>
            <w:r w:rsidR="000D3B06">
              <w:rPr>
                <w:noProof/>
                <w:webHidden/>
              </w:rPr>
              <w:fldChar w:fldCharType="separate"/>
            </w:r>
            <w:r w:rsidR="000D3B06">
              <w:rPr>
                <w:noProof/>
                <w:webHidden/>
              </w:rPr>
              <w:t>5</w:t>
            </w:r>
            <w:r w:rsidR="000D3B06">
              <w:rPr>
                <w:noProof/>
                <w:webHidden/>
              </w:rPr>
              <w:fldChar w:fldCharType="end"/>
            </w:r>
          </w:hyperlink>
        </w:p>
        <w:p w:rsidR="000D3B06" w:rsidRDefault="002E0DDA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18" w:history="1">
            <w:r w:rsidR="000D3B06" w:rsidRPr="00471A57">
              <w:rPr>
                <w:rStyle w:val="Hipervnculo"/>
                <w:noProof/>
              </w:rPr>
              <w:t>COMPOSER</w:t>
            </w:r>
            <w:r w:rsidR="000D3B06">
              <w:rPr>
                <w:noProof/>
                <w:webHidden/>
              </w:rPr>
              <w:tab/>
            </w:r>
            <w:r w:rsidR="000D3B06">
              <w:rPr>
                <w:noProof/>
                <w:webHidden/>
              </w:rPr>
              <w:fldChar w:fldCharType="begin"/>
            </w:r>
            <w:r w:rsidR="000D3B06">
              <w:rPr>
                <w:noProof/>
                <w:webHidden/>
              </w:rPr>
              <w:instrText xml:space="preserve"> PAGEREF _Toc508444718 \h </w:instrText>
            </w:r>
            <w:r w:rsidR="000D3B06">
              <w:rPr>
                <w:noProof/>
                <w:webHidden/>
              </w:rPr>
            </w:r>
            <w:r w:rsidR="000D3B06">
              <w:rPr>
                <w:noProof/>
                <w:webHidden/>
              </w:rPr>
              <w:fldChar w:fldCharType="separate"/>
            </w:r>
            <w:r w:rsidR="000D3B06">
              <w:rPr>
                <w:noProof/>
                <w:webHidden/>
              </w:rPr>
              <w:t>5</w:t>
            </w:r>
            <w:r w:rsidR="000D3B06">
              <w:rPr>
                <w:noProof/>
                <w:webHidden/>
              </w:rPr>
              <w:fldChar w:fldCharType="end"/>
            </w:r>
          </w:hyperlink>
        </w:p>
        <w:p w:rsidR="000D3B06" w:rsidRDefault="002E0DDA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19" w:history="1">
            <w:r w:rsidR="000D3B06" w:rsidRPr="00471A57">
              <w:rPr>
                <w:rStyle w:val="Hipervnculo"/>
                <w:noProof/>
              </w:rPr>
              <w:t>XAMMP</w:t>
            </w:r>
            <w:r w:rsidR="000D3B06">
              <w:rPr>
                <w:noProof/>
                <w:webHidden/>
              </w:rPr>
              <w:tab/>
            </w:r>
            <w:r w:rsidR="000D3B06">
              <w:rPr>
                <w:noProof/>
                <w:webHidden/>
              </w:rPr>
              <w:fldChar w:fldCharType="begin"/>
            </w:r>
            <w:r w:rsidR="000D3B06">
              <w:rPr>
                <w:noProof/>
                <w:webHidden/>
              </w:rPr>
              <w:instrText xml:space="preserve"> PAGEREF _Toc508444719 \h </w:instrText>
            </w:r>
            <w:r w:rsidR="000D3B06">
              <w:rPr>
                <w:noProof/>
                <w:webHidden/>
              </w:rPr>
            </w:r>
            <w:r w:rsidR="000D3B06">
              <w:rPr>
                <w:noProof/>
                <w:webHidden/>
              </w:rPr>
              <w:fldChar w:fldCharType="separate"/>
            </w:r>
            <w:r w:rsidR="000D3B06">
              <w:rPr>
                <w:noProof/>
                <w:webHidden/>
              </w:rPr>
              <w:t>7</w:t>
            </w:r>
            <w:r w:rsidR="000D3B06">
              <w:rPr>
                <w:noProof/>
                <w:webHidden/>
              </w:rPr>
              <w:fldChar w:fldCharType="end"/>
            </w:r>
          </w:hyperlink>
        </w:p>
        <w:p w:rsidR="000D3B06" w:rsidRDefault="002E0DDA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20" w:history="1">
            <w:r w:rsidR="000D3B06" w:rsidRPr="00471A57">
              <w:rPr>
                <w:rStyle w:val="Hipervnculo"/>
                <w:noProof/>
              </w:rPr>
              <w:t>NODE.JS</w:t>
            </w:r>
            <w:r w:rsidR="000D3B06">
              <w:rPr>
                <w:noProof/>
                <w:webHidden/>
              </w:rPr>
              <w:tab/>
            </w:r>
            <w:r w:rsidR="000D3B06">
              <w:rPr>
                <w:noProof/>
                <w:webHidden/>
              </w:rPr>
              <w:fldChar w:fldCharType="begin"/>
            </w:r>
            <w:r w:rsidR="000D3B06">
              <w:rPr>
                <w:noProof/>
                <w:webHidden/>
              </w:rPr>
              <w:instrText xml:space="preserve"> PAGEREF _Toc508444720 \h </w:instrText>
            </w:r>
            <w:r w:rsidR="000D3B06">
              <w:rPr>
                <w:noProof/>
                <w:webHidden/>
              </w:rPr>
            </w:r>
            <w:r w:rsidR="000D3B06">
              <w:rPr>
                <w:noProof/>
                <w:webHidden/>
              </w:rPr>
              <w:fldChar w:fldCharType="separate"/>
            </w:r>
            <w:r w:rsidR="000D3B06">
              <w:rPr>
                <w:noProof/>
                <w:webHidden/>
              </w:rPr>
              <w:t>9</w:t>
            </w:r>
            <w:r w:rsidR="000D3B06">
              <w:rPr>
                <w:noProof/>
                <w:webHidden/>
              </w:rPr>
              <w:fldChar w:fldCharType="end"/>
            </w:r>
          </w:hyperlink>
        </w:p>
        <w:p w:rsidR="000D3B06" w:rsidRDefault="002E0DDA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21" w:history="1">
            <w:r w:rsidR="000D3B06" w:rsidRPr="00471A57">
              <w:rPr>
                <w:rStyle w:val="Hipervnculo"/>
                <w:noProof/>
              </w:rPr>
              <w:t>GOOGLE CHROME</w:t>
            </w:r>
            <w:r w:rsidR="000D3B06">
              <w:rPr>
                <w:noProof/>
                <w:webHidden/>
              </w:rPr>
              <w:tab/>
            </w:r>
            <w:r w:rsidR="000D3B06">
              <w:rPr>
                <w:noProof/>
                <w:webHidden/>
              </w:rPr>
              <w:fldChar w:fldCharType="begin"/>
            </w:r>
            <w:r w:rsidR="000D3B06">
              <w:rPr>
                <w:noProof/>
                <w:webHidden/>
              </w:rPr>
              <w:instrText xml:space="preserve"> PAGEREF _Toc508444721 \h </w:instrText>
            </w:r>
            <w:r w:rsidR="000D3B06">
              <w:rPr>
                <w:noProof/>
                <w:webHidden/>
              </w:rPr>
            </w:r>
            <w:r w:rsidR="000D3B06">
              <w:rPr>
                <w:noProof/>
                <w:webHidden/>
              </w:rPr>
              <w:fldChar w:fldCharType="separate"/>
            </w:r>
            <w:r w:rsidR="000D3B06">
              <w:rPr>
                <w:noProof/>
                <w:webHidden/>
              </w:rPr>
              <w:t>11</w:t>
            </w:r>
            <w:r w:rsidR="000D3B06">
              <w:rPr>
                <w:noProof/>
                <w:webHidden/>
              </w:rPr>
              <w:fldChar w:fldCharType="end"/>
            </w:r>
          </w:hyperlink>
        </w:p>
        <w:p w:rsidR="000D3B06" w:rsidRDefault="002E0DDA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22" w:history="1">
            <w:r w:rsidR="000D3B06" w:rsidRPr="00471A57">
              <w:rPr>
                <w:rStyle w:val="Hipervnculo"/>
                <w:noProof/>
              </w:rPr>
              <w:t>INSTALACIÓN</w:t>
            </w:r>
            <w:r w:rsidR="000D3B06">
              <w:rPr>
                <w:noProof/>
                <w:webHidden/>
              </w:rPr>
              <w:tab/>
            </w:r>
            <w:r w:rsidR="000D3B06">
              <w:rPr>
                <w:noProof/>
                <w:webHidden/>
              </w:rPr>
              <w:fldChar w:fldCharType="begin"/>
            </w:r>
            <w:r w:rsidR="000D3B06">
              <w:rPr>
                <w:noProof/>
                <w:webHidden/>
              </w:rPr>
              <w:instrText xml:space="preserve"> PAGEREF _Toc508444722 \h </w:instrText>
            </w:r>
            <w:r w:rsidR="000D3B06">
              <w:rPr>
                <w:noProof/>
                <w:webHidden/>
              </w:rPr>
            </w:r>
            <w:r w:rsidR="000D3B06">
              <w:rPr>
                <w:noProof/>
                <w:webHidden/>
              </w:rPr>
              <w:fldChar w:fldCharType="separate"/>
            </w:r>
            <w:r w:rsidR="000D3B06">
              <w:rPr>
                <w:noProof/>
                <w:webHidden/>
              </w:rPr>
              <w:t>12</w:t>
            </w:r>
            <w:r w:rsidR="000D3B06">
              <w:rPr>
                <w:noProof/>
                <w:webHidden/>
              </w:rPr>
              <w:fldChar w:fldCharType="end"/>
            </w:r>
          </w:hyperlink>
        </w:p>
        <w:p w:rsidR="000D3B06" w:rsidRDefault="002E0DDA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23" w:history="1">
            <w:r w:rsidR="000D3B06" w:rsidRPr="00471A57">
              <w:rPr>
                <w:rStyle w:val="Hipervnculo"/>
                <w:noProof/>
              </w:rPr>
              <w:t>Uso de XAMPP para ubicar la carpeta del proyecto</w:t>
            </w:r>
            <w:r w:rsidR="000D3B06">
              <w:rPr>
                <w:noProof/>
                <w:webHidden/>
              </w:rPr>
              <w:tab/>
            </w:r>
            <w:r w:rsidR="000D3B06">
              <w:rPr>
                <w:noProof/>
                <w:webHidden/>
              </w:rPr>
              <w:fldChar w:fldCharType="begin"/>
            </w:r>
            <w:r w:rsidR="000D3B06">
              <w:rPr>
                <w:noProof/>
                <w:webHidden/>
              </w:rPr>
              <w:instrText xml:space="preserve"> PAGEREF _Toc508444723 \h </w:instrText>
            </w:r>
            <w:r w:rsidR="000D3B06">
              <w:rPr>
                <w:noProof/>
                <w:webHidden/>
              </w:rPr>
            </w:r>
            <w:r w:rsidR="000D3B06">
              <w:rPr>
                <w:noProof/>
                <w:webHidden/>
              </w:rPr>
              <w:fldChar w:fldCharType="separate"/>
            </w:r>
            <w:r w:rsidR="000D3B06">
              <w:rPr>
                <w:noProof/>
                <w:webHidden/>
              </w:rPr>
              <w:t>12</w:t>
            </w:r>
            <w:r w:rsidR="000D3B06">
              <w:rPr>
                <w:noProof/>
                <w:webHidden/>
              </w:rPr>
              <w:fldChar w:fldCharType="end"/>
            </w:r>
          </w:hyperlink>
        </w:p>
        <w:p w:rsidR="000D3B06" w:rsidRDefault="002E0DDA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24" w:history="1">
            <w:r w:rsidR="000D3B06" w:rsidRPr="00471A57">
              <w:rPr>
                <w:rStyle w:val="Hipervnculo"/>
                <w:noProof/>
              </w:rPr>
              <w:t>Instalación de Composer en la carpeta del proyecto</w:t>
            </w:r>
            <w:r w:rsidR="000D3B06">
              <w:rPr>
                <w:noProof/>
                <w:webHidden/>
              </w:rPr>
              <w:tab/>
            </w:r>
            <w:r w:rsidR="000D3B06">
              <w:rPr>
                <w:noProof/>
                <w:webHidden/>
              </w:rPr>
              <w:fldChar w:fldCharType="begin"/>
            </w:r>
            <w:r w:rsidR="000D3B06">
              <w:rPr>
                <w:noProof/>
                <w:webHidden/>
              </w:rPr>
              <w:instrText xml:space="preserve"> PAGEREF _Toc508444724 \h </w:instrText>
            </w:r>
            <w:r w:rsidR="000D3B06">
              <w:rPr>
                <w:noProof/>
                <w:webHidden/>
              </w:rPr>
            </w:r>
            <w:r w:rsidR="000D3B06">
              <w:rPr>
                <w:noProof/>
                <w:webHidden/>
              </w:rPr>
              <w:fldChar w:fldCharType="separate"/>
            </w:r>
            <w:r w:rsidR="000D3B06">
              <w:rPr>
                <w:noProof/>
                <w:webHidden/>
              </w:rPr>
              <w:t>14</w:t>
            </w:r>
            <w:r w:rsidR="000D3B06">
              <w:rPr>
                <w:noProof/>
                <w:webHidden/>
              </w:rPr>
              <w:fldChar w:fldCharType="end"/>
            </w:r>
          </w:hyperlink>
        </w:p>
        <w:p w:rsidR="000D3B06" w:rsidRDefault="002E0DDA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25" w:history="1">
            <w:r w:rsidR="000D3B06" w:rsidRPr="00471A57">
              <w:rPr>
                <w:rStyle w:val="Hipervnculo"/>
                <w:noProof/>
              </w:rPr>
              <w:t>Creación de la base de datos</w:t>
            </w:r>
            <w:r w:rsidR="000D3B06">
              <w:rPr>
                <w:noProof/>
                <w:webHidden/>
              </w:rPr>
              <w:tab/>
            </w:r>
            <w:r w:rsidR="000D3B06">
              <w:rPr>
                <w:noProof/>
                <w:webHidden/>
              </w:rPr>
              <w:fldChar w:fldCharType="begin"/>
            </w:r>
            <w:r w:rsidR="000D3B06">
              <w:rPr>
                <w:noProof/>
                <w:webHidden/>
              </w:rPr>
              <w:instrText xml:space="preserve"> PAGEREF _Toc508444725 \h </w:instrText>
            </w:r>
            <w:r w:rsidR="000D3B06">
              <w:rPr>
                <w:noProof/>
                <w:webHidden/>
              </w:rPr>
            </w:r>
            <w:r w:rsidR="000D3B06">
              <w:rPr>
                <w:noProof/>
                <w:webHidden/>
              </w:rPr>
              <w:fldChar w:fldCharType="separate"/>
            </w:r>
            <w:r w:rsidR="000D3B06">
              <w:rPr>
                <w:noProof/>
                <w:webHidden/>
              </w:rPr>
              <w:t>18</w:t>
            </w:r>
            <w:r w:rsidR="000D3B06">
              <w:rPr>
                <w:noProof/>
                <w:webHidden/>
              </w:rPr>
              <w:fldChar w:fldCharType="end"/>
            </w:r>
          </w:hyperlink>
        </w:p>
        <w:p w:rsidR="000D3B06" w:rsidRDefault="002E0DDA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26" w:history="1">
            <w:r w:rsidR="000D3B06" w:rsidRPr="00471A57">
              <w:rPr>
                <w:rStyle w:val="Hipervnculo"/>
                <w:noProof/>
              </w:rPr>
              <w:t>Modificación del archivo example.env</w:t>
            </w:r>
            <w:r w:rsidR="000D3B06">
              <w:rPr>
                <w:noProof/>
                <w:webHidden/>
              </w:rPr>
              <w:tab/>
            </w:r>
            <w:r w:rsidR="000D3B06">
              <w:rPr>
                <w:noProof/>
                <w:webHidden/>
              </w:rPr>
              <w:fldChar w:fldCharType="begin"/>
            </w:r>
            <w:r w:rsidR="000D3B06">
              <w:rPr>
                <w:noProof/>
                <w:webHidden/>
              </w:rPr>
              <w:instrText xml:space="preserve"> PAGEREF _Toc508444726 \h </w:instrText>
            </w:r>
            <w:r w:rsidR="000D3B06">
              <w:rPr>
                <w:noProof/>
                <w:webHidden/>
              </w:rPr>
            </w:r>
            <w:r w:rsidR="000D3B06">
              <w:rPr>
                <w:noProof/>
                <w:webHidden/>
              </w:rPr>
              <w:fldChar w:fldCharType="separate"/>
            </w:r>
            <w:r w:rsidR="000D3B06">
              <w:rPr>
                <w:noProof/>
                <w:webHidden/>
              </w:rPr>
              <w:t>19</w:t>
            </w:r>
            <w:r w:rsidR="000D3B06">
              <w:rPr>
                <w:noProof/>
                <w:webHidden/>
              </w:rPr>
              <w:fldChar w:fldCharType="end"/>
            </w:r>
          </w:hyperlink>
        </w:p>
        <w:p w:rsidR="000D3B06" w:rsidRDefault="002E0DDA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27" w:history="1">
            <w:r w:rsidR="000D3B06" w:rsidRPr="00471A57">
              <w:rPr>
                <w:rStyle w:val="Hipervnculo"/>
                <w:noProof/>
              </w:rPr>
              <w:t>Configuración del repositorio de MAIL</w:t>
            </w:r>
            <w:r w:rsidR="000D3B06">
              <w:rPr>
                <w:noProof/>
                <w:webHidden/>
              </w:rPr>
              <w:tab/>
            </w:r>
            <w:r w:rsidR="000D3B06">
              <w:rPr>
                <w:noProof/>
                <w:webHidden/>
              </w:rPr>
              <w:fldChar w:fldCharType="begin"/>
            </w:r>
            <w:r w:rsidR="000D3B06">
              <w:rPr>
                <w:noProof/>
                <w:webHidden/>
              </w:rPr>
              <w:instrText xml:space="preserve"> PAGEREF _Toc508444727 \h </w:instrText>
            </w:r>
            <w:r w:rsidR="000D3B06">
              <w:rPr>
                <w:noProof/>
                <w:webHidden/>
              </w:rPr>
            </w:r>
            <w:r w:rsidR="000D3B06">
              <w:rPr>
                <w:noProof/>
                <w:webHidden/>
              </w:rPr>
              <w:fldChar w:fldCharType="separate"/>
            </w:r>
            <w:r w:rsidR="000D3B06">
              <w:rPr>
                <w:noProof/>
                <w:webHidden/>
              </w:rPr>
              <w:t>22</w:t>
            </w:r>
            <w:r w:rsidR="000D3B06">
              <w:rPr>
                <w:noProof/>
                <w:webHidden/>
              </w:rPr>
              <w:fldChar w:fldCharType="end"/>
            </w:r>
          </w:hyperlink>
        </w:p>
        <w:p w:rsidR="000D3B06" w:rsidRDefault="002E0DDA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28" w:history="1">
            <w:r w:rsidR="000D3B06" w:rsidRPr="00471A57">
              <w:rPr>
                <w:rStyle w:val="Hipervnculo"/>
                <w:noProof/>
              </w:rPr>
              <w:t>Configuración de Pusher para notificaciones en tiempo real</w:t>
            </w:r>
            <w:r w:rsidR="000D3B06">
              <w:rPr>
                <w:noProof/>
                <w:webHidden/>
              </w:rPr>
              <w:tab/>
            </w:r>
            <w:r w:rsidR="000D3B06">
              <w:rPr>
                <w:noProof/>
                <w:webHidden/>
              </w:rPr>
              <w:fldChar w:fldCharType="begin"/>
            </w:r>
            <w:r w:rsidR="000D3B06">
              <w:rPr>
                <w:noProof/>
                <w:webHidden/>
              </w:rPr>
              <w:instrText xml:space="preserve"> PAGEREF _Toc508444728 \h </w:instrText>
            </w:r>
            <w:r w:rsidR="000D3B06">
              <w:rPr>
                <w:noProof/>
                <w:webHidden/>
              </w:rPr>
            </w:r>
            <w:r w:rsidR="000D3B06">
              <w:rPr>
                <w:noProof/>
                <w:webHidden/>
              </w:rPr>
              <w:fldChar w:fldCharType="separate"/>
            </w:r>
            <w:r w:rsidR="000D3B06">
              <w:rPr>
                <w:noProof/>
                <w:webHidden/>
              </w:rPr>
              <w:t>26</w:t>
            </w:r>
            <w:r w:rsidR="000D3B06">
              <w:rPr>
                <w:noProof/>
                <w:webHidden/>
              </w:rPr>
              <w:fldChar w:fldCharType="end"/>
            </w:r>
          </w:hyperlink>
        </w:p>
        <w:p w:rsidR="000D3B06" w:rsidRDefault="002E0DDA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29" w:history="1">
            <w:r w:rsidR="000D3B06" w:rsidRPr="00471A57">
              <w:rPr>
                <w:rStyle w:val="Hipervnculo"/>
                <w:noProof/>
              </w:rPr>
              <w:t>Cambiar nombre archivo exmaple.env</w:t>
            </w:r>
            <w:r w:rsidR="000D3B06">
              <w:rPr>
                <w:noProof/>
                <w:webHidden/>
              </w:rPr>
              <w:tab/>
            </w:r>
            <w:r w:rsidR="000D3B06">
              <w:rPr>
                <w:noProof/>
                <w:webHidden/>
              </w:rPr>
              <w:fldChar w:fldCharType="begin"/>
            </w:r>
            <w:r w:rsidR="000D3B06">
              <w:rPr>
                <w:noProof/>
                <w:webHidden/>
              </w:rPr>
              <w:instrText xml:space="preserve"> PAGEREF _Toc508444729 \h </w:instrText>
            </w:r>
            <w:r w:rsidR="000D3B06">
              <w:rPr>
                <w:noProof/>
                <w:webHidden/>
              </w:rPr>
            </w:r>
            <w:r w:rsidR="000D3B06">
              <w:rPr>
                <w:noProof/>
                <w:webHidden/>
              </w:rPr>
              <w:fldChar w:fldCharType="separate"/>
            </w:r>
            <w:r w:rsidR="000D3B06">
              <w:rPr>
                <w:noProof/>
                <w:webHidden/>
              </w:rPr>
              <w:t>31</w:t>
            </w:r>
            <w:r w:rsidR="000D3B06">
              <w:rPr>
                <w:noProof/>
                <w:webHidden/>
              </w:rPr>
              <w:fldChar w:fldCharType="end"/>
            </w:r>
          </w:hyperlink>
        </w:p>
        <w:p w:rsidR="000D3B06" w:rsidRDefault="002E0DDA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30" w:history="1">
            <w:r w:rsidR="000D3B06" w:rsidRPr="00471A57">
              <w:rPr>
                <w:rStyle w:val="Hipervnculo"/>
                <w:noProof/>
              </w:rPr>
              <w:t>Llave de acceso</w:t>
            </w:r>
            <w:r w:rsidR="000D3B06">
              <w:rPr>
                <w:noProof/>
                <w:webHidden/>
              </w:rPr>
              <w:tab/>
            </w:r>
            <w:r w:rsidR="000D3B06">
              <w:rPr>
                <w:noProof/>
                <w:webHidden/>
              </w:rPr>
              <w:fldChar w:fldCharType="begin"/>
            </w:r>
            <w:r w:rsidR="000D3B06">
              <w:rPr>
                <w:noProof/>
                <w:webHidden/>
              </w:rPr>
              <w:instrText xml:space="preserve"> PAGEREF _Toc508444730 \h </w:instrText>
            </w:r>
            <w:r w:rsidR="000D3B06">
              <w:rPr>
                <w:noProof/>
                <w:webHidden/>
              </w:rPr>
            </w:r>
            <w:r w:rsidR="000D3B06">
              <w:rPr>
                <w:noProof/>
                <w:webHidden/>
              </w:rPr>
              <w:fldChar w:fldCharType="separate"/>
            </w:r>
            <w:r w:rsidR="000D3B06">
              <w:rPr>
                <w:noProof/>
                <w:webHidden/>
              </w:rPr>
              <w:t>33</w:t>
            </w:r>
            <w:r w:rsidR="000D3B06">
              <w:rPr>
                <w:noProof/>
                <w:webHidden/>
              </w:rPr>
              <w:fldChar w:fldCharType="end"/>
            </w:r>
          </w:hyperlink>
        </w:p>
        <w:p w:rsidR="000D3B06" w:rsidRDefault="002E0DDA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31" w:history="1">
            <w:r w:rsidR="000D3B06" w:rsidRPr="00471A57">
              <w:rPr>
                <w:rStyle w:val="Hipervnculo"/>
                <w:noProof/>
              </w:rPr>
              <w:t>Creación ruta a carpeta Storage</w:t>
            </w:r>
            <w:r w:rsidR="000D3B06">
              <w:rPr>
                <w:noProof/>
                <w:webHidden/>
              </w:rPr>
              <w:tab/>
            </w:r>
            <w:r w:rsidR="000D3B06">
              <w:rPr>
                <w:noProof/>
                <w:webHidden/>
              </w:rPr>
              <w:fldChar w:fldCharType="begin"/>
            </w:r>
            <w:r w:rsidR="000D3B06">
              <w:rPr>
                <w:noProof/>
                <w:webHidden/>
              </w:rPr>
              <w:instrText xml:space="preserve"> PAGEREF _Toc508444731 \h </w:instrText>
            </w:r>
            <w:r w:rsidR="000D3B06">
              <w:rPr>
                <w:noProof/>
                <w:webHidden/>
              </w:rPr>
            </w:r>
            <w:r w:rsidR="000D3B06">
              <w:rPr>
                <w:noProof/>
                <w:webHidden/>
              </w:rPr>
              <w:fldChar w:fldCharType="separate"/>
            </w:r>
            <w:r w:rsidR="000D3B06">
              <w:rPr>
                <w:noProof/>
                <w:webHidden/>
              </w:rPr>
              <w:t>33</w:t>
            </w:r>
            <w:r w:rsidR="000D3B06">
              <w:rPr>
                <w:noProof/>
                <w:webHidden/>
              </w:rPr>
              <w:fldChar w:fldCharType="end"/>
            </w:r>
          </w:hyperlink>
        </w:p>
        <w:p w:rsidR="000D3B06" w:rsidRDefault="002E0DDA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32" w:history="1">
            <w:r w:rsidR="000D3B06" w:rsidRPr="00471A57">
              <w:rPr>
                <w:rStyle w:val="Hipervnculo"/>
                <w:noProof/>
              </w:rPr>
              <w:t>Instalación de Vue de Node.js en la carpeta del proyecto</w:t>
            </w:r>
            <w:r w:rsidR="000D3B06">
              <w:rPr>
                <w:noProof/>
                <w:webHidden/>
              </w:rPr>
              <w:tab/>
            </w:r>
            <w:r w:rsidR="000D3B06">
              <w:rPr>
                <w:noProof/>
                <w:webHidden/>
              </w:rPr>
              <w:fldChar w:fldCharType="begin"/>
            </w:r>
            <w:r w:rsidR="000D3B06">
              <w:rPr>
                <w:noProof/>
                <w:webHidden/>
              </w:rPr>
              <w:instrText xml:space="preserve"> PAGEREF _Toc508444732 \h </w:instrText>
            </w:r>
            <w:r w:rsidR="000D3B06">
              <w:rPr>
                <w:noProof/>
                <w:webHidden/>
              </w:rPr>
            </w:r>
            <w:r w:rsidR="000D3B06">
              <w:rPr>
                <w:noProof/>
                <w:webHidden/>
              </w:rPr>
              <w:fldChar w:fldCharType="separate"/>
            </w:r>
            <w:r w:rsidR="000D3B06">
              <w:rPr>
                <w:noProof/>
                <w:webHidden/>
              </w:rPr>
              <w:t>33</w:t>
            </w:r>
            <w:r w:rsidR="000D3B06">
              <w:rPr>
                <w:noProof/>
                <w:webHidden/>
              </w:rPr>
              <w:fldChar w:fldCharType="end"/>
            </w:r>
          </w:hyperlink>
        </w:p>
        <w:p w:rsidR="000D3B06" w:rsidRDefault="002E0DDA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33" w:history="1">
            <w:r w:rsidR="000D3B06" w:rsidRPr="00471A57">
              <w:rPr>
                <w:rStyle w:val="Hipervnculo"/>
                <w:noProof/>
              </w:rPr>
              <w:t>Migraciones</w:t>
            </w:r>
            <w:r w:rsidR="000D3B06">
              <w:rPr>
                <w:noProof/>
                <w:webHidden/>
              </w:rPr>
              <w:tab/>
            </w:r>
            <w:r w:rsidR="000D3B06">
              <w:rPr>
                <w:noProof/>
                <w:webHidden/>
              </w:rPr>
              <w:fldChar w:fldCharType="begin"/>
            </w:r>
            <w:r w:rsidR="000D3B06">
              <w:rPr>
                <w:noProof/>
                <w:webHidden/>
              </w:rPr>
              <w:instrText xml:space="preserve"> PAGEREF _Toc508444733 \h </w:instrText>
            </w:r>
            <w:r w:rsidR="000D3B06">
              <w:rPr>
                <w:noProof/>
                <w:webHidden/>
              </w:rPr>
            </w:r>
            <w:r w:rsidR="000D3B06">
              <w:rPr>
                <w:noProof/>
                <w:webHidden/>
              </w:rPr>
              <w:fldChar w:fldCharType="separate"/>
            </w:r>
            <w:r w:rsidR="000D3B06">
              <w:rPr>
                <w:noProof/>
                <w:webHidden/>
              </w:rPr>
              <w:t>35</w:t>
            </w:r>
            <w:r w:rsidR="000D3B06">
              <w:rPr>
                <w:noProof/>
                <w:webHidden/>
              </w:rPr>
              <w:fldChar w:fldCharType="end"/>
            </w:r>
          </w:hyperlink>
        </w:p>
        <w:p w:rsidR="000D3B06" w:rsidRDefault="002E0DDA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34" w:history="1">
            <w:r w:rsidR="000D3B06" w:rsidRPr="00471A57">
              <w:rPr>
                <w:rStyle w:val="Hipervnculo"/>
                <w:noProof/>
              </w:rPr>
              <w:t>Seeders</w:t>
            </w:r>
            <w:r w:rsidR="000D3B06">
              <w:rPr>
                <w:noProof/>
                <w:webHidden/>
              </w:rPr>
              <w:tab/>
            </w:r>
            <w:r w:rsidR="000D3B06">
              <w:rPr>
                <w:noProof/>
                <w:webHidden/>
              </w:rPr>
              <w:fldChar w:fldCharType="begin"/>
            </w:r>
            <w:r w:rsidR="000D3B06">
              <w:rPr>
                <w:noProof/>
                <w:webHidden/>
              </w:rPr>
              <w:instrText xml:space="preserve"> PAGEREF _Toc508444734 \h </w:instrText>
            </w:r>
            <w:r w:rsidR="000D3B06">
              <w:rPr>
                <w:noProof/>
                <w:webHidden/>
              </w:rPr>
            </w:r>
            <w:r w:rsidR="000D3B06">
              <w:rPr>
                <w:noProof/>
                <w:webHidden/>
              </w:rPr>
              <w:fldChar w:fldCharType="separate"/>
            </w:r>
            <w:r w:rsidR="000D3B06">
              <w:rPr>
                <w:noProof/>
                <w:webHidden/>
              </w:rPr>
              <w:t>37</w:t>
            </w:r>
            <w:r w:rsidR="000D3B06">
              <w:rPr>
                <w:noProof/>
                <w:webHidden/>
              </w:rPr>
              <w:fldChar w:fldCharType="end"/>
            </w:r>
          </w:hyperlink>
        </w:p>
        <w:p w:rsidR="000D3B06" w:rsidRDefault="002E0DDA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35" w:history="1">
            <w:r w:rsidR="000D3B06" w:rsidRPr="00471A57">
              <w:rPr>
                <w:rStyle w:val="Hipervnculo"/>
                <w:noProof/>
              </w:rPr>
              <w:t>Correr el aplicativo</w:t>
            </w:r>
            <w:r w:rsidR="000D3B06">
              <w:rPr>
                <w:noProof/>
                <w:webHidden/>
              </w:rPr>
              <w:tab/>
            </w:r>
            <w:r w:rsidR="000D3B06">
              <w:rPr>
                <w:noProof/>
                <w:webHidden/>
              </w:rPr>
              <w:fldChar w:fldCharType="begin"/>
            </w:r>
            <w:r w:rsidR="000D3B06">
              <w:rPr>
                <w:noProof/>
                <w:webHidden/>
              </w:rPr>
              <w:instrText xml:space="preserve"> PAGEREF _Toc508444735 \h </w:instrText>
            </w:r>
            <w:r w:rsidR="000D3B06">
              <w:rPr>
                <w:noProof/>
                <w:webHidden/>
              </w:rPr>
            </w:r>
            <w:r w:rsidR="000D3B06">
              <w:rPr>
                <w:noProof/>
                <w:webHidden/>
              </w:rPr>
              <w:fldChar w:fldCharType="separate"/>
            </w:r>
            <w:r w:rsidR="000D3B06">
              <w:rPr>
                <w:noProof/>
                <w:webHidden/>
              </w:rPr>
              <w:t>38</w:t>
            </w:r>
            <w:r w:rsidR="000D3B06">
              <w:rPr>
                <w:noProof/>
                <w:webHidden/>
              </w:rPr>
              <w:fldChar w:fldCharType="end"/>
            </w:r>
          </w:hyperlink>
        </w:p>
        <w:p w:rsidR="000D3B06" w:rsidRDefault="002E0DDA">
          <w:pPr>
            <w:pStyle w:val="TDC2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36" w:history="1">
            <w:r w:rsidR="000D3B06" w:rsidRPr="00471A57">
              <w:rPr>
                <w:rStyle w:val="Hipervnculo"/>
                <w:noProof/>
              </w:rPr>
              <w:t>Acceso al login</w:t>
            </w:r>
            <w:r w:rsidR="000D3B06">
              <w:rPr>
                <w:noProof/>
                <w:webHidden/>
              </w:rPr>
              <w:tab/>
            </w:r>
            <w:r w:rsidR="000D3B06">
              <w:rPr>
                <w:noProof/>
                <w:webHidden/>
              </w:rPr>
              <w:fldChar w:fldCharType="begin"/>
            </w:r>
            <w:r w:rsidR="000D3B06">
              <w:rPr>
                <w:noProof/>
                <w:webHidden/>
              </w:rPr>
              <w:instrText xml:space="preserve"> PAGEREF _Toc508444736 \h </w:instrText>
            </w:r>
            <w:r w:rsidR="000D3B06">
              <w:rPr>
                <w:noProof/>
                <w:webHidden/>
              </w:rPr>
            </w:r>
            <w:r w:rsidR="000D3B06">
              <w:rPr>
                <w:noProof/>
                <w:webHidden/>
              </w:rPr>
              <w:fldChar w:fldCharType="separate"/>
            </w:r>
            <w:r w:rsidR="000D3B06">
              <w:rPr>
                <w:noProof/>
                <w:webHidden/>
              </w:rPr>
              <w:t>39</w:t>
            </w:r>
            <w:r w:rsidR="000D3B06">
              <w:rPr>
                <w:noProof/>
                <w:webHidden/>
              </w:rPr>
              <w:fldChar w:fldCharType="end"/>
            </w:r>
          </w:hyperlink>
        </w:p>
        <w:p w:rsidR="000D3B06" w:rsidRDefault="002E0DDA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s-CO"/>
            </w:rPr>
          </w:pPr>
          <w:hyperlink w:anchor="_Toc508444737" w:history="1">
            <w:r w:rsidR="000D3B06" w:rsidRPr="00471A57">
              <w:rPr>
                <w:rStyle w:val="Hipervnculo"/>
                <w:noProof/>
              </w:rPr>
              <w:t>REFERENCIAS</w:t>
            </w:r>
            <w:r w:rsidR="000D3B06">
              <w:rPr>
                <w:noProof/>
                <w:webHidden/>
              </w:rPr>
              <w:tab/>
            </w:r>
            <w:r w:rsidR="000D3B06">
              <w:rPr>
                <w:noProof/>
                <w:webHidden/>
              </w:rPr>
              <w:fldChar w:fldCharType="begin"/>
            </w:r>
            <w:r w:rsidR="000D3B06">
              <w:rPr>
                <w:noProof/>
                <w:webHidden/>
              </w:rPr>
              <w:instrText xml:space="preserve"> PAGEREF _Toc508444737 \h </w:instrText>
            </w:r>
            <w:r w:rsidR="000D3B06">
              <w:rPr>
                <w:noProof/>
                <w:webHidden/>
              </w:rPr>
            </w:r>
            <w:r w:rsidR="000D3B06">
              <w:rPr>
                <w:noProof/>
                <w:webHidden/>
              </w:rPr>
              <w:fldChar w:fldCharType="separate"/>
            </w:r>
            <w:r w:rsidR="000D3B06">
              <w:rPr>
                <w:noProof/>
                <w:webHidden/>
              </w:rPr>
              <w:t>40</w:t>
            </w:r>
            <w:r w:rsidR="000D3B06">
              <w:rPr>
                <w:noProof/>
                <w:webHidden/>
              </w:rPr>
              <w:fldChar w:fldCharType="end"/>
            </w:r>
          </w:hyperlink>
        </w:p>
        <w:p w:rsidR="001E3450" w:rsidRDefault="001E3450">
          <w:r>
            <w:rPr>
              <w:b/>
              <w:bCs/>
              <w:lang w:val="es-ES"/>
            </w:rPr>
            <w:fldChar w:fldCharType="end"/>
          </w:r>
        </w:p>
      </w:sdtContent>
    </w:sdt>
    <w:p w:rsidR="001E3450" w:rsidRPr="001E3450" w:rsidRDefault="001E3450" w:rsidP="001E3450">
      <w:pPr>
        <w:pStyle w:val="Ttulo"/>
        <w:rPr>
          <w:b/>
          <w:sz w:val="32"/>
          <w:szCs w:val="32"/>
        </w:rPr>
      </w:pPr>
      <w:r w:rsidRPr="001E3450">
        <w:rPr>
          <w:b/>
          <w:sz w:val="32"/>
          <w:szCs w:val="32"/>
        </w:rPr>
        <w:t>ILUSTRACIONES</w:t>
      </w:r>
    </w:p>
    <w:p w:rsidR="000D3B06" w:rsidRDefault="000D3B06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r>
        <w:fldChar w:fldCharType="begin"/>
      </w:r>
      <w:r>
        <w:instrText xml:space="preserve"> TOC \h \z \c "Ilustración" </w:instrText>
      </w:r>
      <w:r>
        <w:fldChar w:fldCharType="separate"/>
      </w:r>
      <w:hyperlink w:anchor="_Toc508444739" w:history="1">
        <w:r w:rsidRPr="00ED2AE8">
          <w:rPr>
            <w:rStyle w:val="Hipervnculo"/>
            <w:noProof/>
          </w:rPr>
          <w:t>Ilustración 1 Página principal de Compos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84447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40" w:history="1">
        <w:r w:rsidR="000D3B06" w:rsidRPr="00ED2AE8">
          <w:rPr>
            <w:rStyle w:val="Hipervnculo"/>
            <w:noProof/>
          </w:rPr>
          <w:t>Ilustración 2 Documentación de instalación de Composer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40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6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41" w:history="1">
        <w:r w:rsidR="000D3B06" w:rsidRPr="00ED2AE8">
          <w:rPr>
            <w:rStyle w:val="Hipervnculo"/>
            <w:noProof/>
          </w:rPr>
          <w:t>Ilustración 3 Instalación de Composer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41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7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42" w:history="1">
        <w:r w:rsidR="000D3B06" w:rsidRPr="00ED2AE8">
          <w:rPr>
            <w:rStyle w:val="Hipervnculo"/>
            <w:noProof/>
          </w:rPr>
          <w:t>Ilustración 4 Página principal de XAMPP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42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8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43" w:history="1">
        <w:r w:rsidR="000D3B06" w:rsidRPr="00ED2AE8">
          <w:rPr>
            <w:rStyle w:val="Hipervnculo"/>
            <w:noProof/>
          </w:rPr>
          <w:t>Ilustración 5 Recomendaciones antes de la instalación de XAMPP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43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9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44" w:history="1">
        <w:r w:rsidR="000D3B06" w:rsidRPr="00ED2AE8">
          <w:rPr>
            <w:rStyle w:val="Hipervnculo"/>
            <w:noProof/>
          </w:rPr>
          <w:t>Ilustración 6 Proceso de la instalación de XAMPP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44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9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45" w:history="1">
        <w:r w:rsidR="000D3B06" w:rsidRPr="00ED2AE8">
          <w:rPr>
            <w:rStyle w:val="Hipervnculo"/>
            <w:noProof/>
          </w:rPr>
          <w:t>Ilustración 7 Página principal de node.js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45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10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46" w:history="1">
        <w:r w:rsidR="000D3B06" w:rsidRPr="00ED2AE8">
          <w:rPr>
            <w:rStyle w:val="Hipervnculo"/>
            <w:noProof/>
          </w:rPr>
          <w:t>Ilustración 8 Proceso de instalación de Node.js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46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11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47" w:history="1">
        <w:r w:rsidR="000D3B06" w:rsidRPr="00ED2AE8">
          <w:rPr>
            <w:rStyle w:val="Hipervnculo"/>
            <w:noProof/>
          </w:rPr>
          <w:t>Ilustración 9 Página de descarga de Google Chrome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47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12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48" w:history="1">
        <w:r w:rsidR="000D3B06" w:rsidRPr="00ED2AE8">
          <w:rPr>
            <w:rStyle w:val="Hipervnculo"/>
            <w:noProof/>
          </w:rPr>
          <w:t>Ilustración 10 Ruta de la carpeta principal de Calisoft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48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13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49" w:history="1">
        <w:r w:rsidR="000D3B06" w:rsidRPr="00ED2AE8">
          <w:rPr>
            <w:rStyle w:val="Hipervnculo"/>
            <w:noProof/>
          </w:rPr>
          <w:t>Ilustración 11 Interfaz XAMPP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49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13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50" w:history="1">
        <w:r w:rsidR="000D3B06" w:rsidRPr="00ED2AE8">
          <w:rPr>
            <w:rStyle w:val="Hipervnculo"/>
            <w:noProof/>
          </w:rPr>
          <w:t>Ilustración 12 Interfaz XAMPP con servicios activados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50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14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51" w:history="1">
        <w:r w:rsidR="000D3B06" w:rsidRPr="00ED2AE8">
          <w:rPr>
            <w:rStyle w:val="Hipervnculo"/>
            <w:noProof/>
          </w:rPr>
          <w:t>Ilustración 13 Ventana ejecutar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51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14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52" w:history="1">
        <w:r w:rsidR="000D3B06" w:rsidRPr="00ED2AE8">
          <w:rPr>
            <w:rStyle w:val="Hipervnculo"/>
            <w:noProof/>
          </w:rPr>
          <w:t>Ilustración 14 Simbolo del sistema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52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15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53" w:history="1">
        <w:r w:rsidR="000D3B06" w:rsidRPr="00ED2AE8">
          <w:rPr>
            <w:rStyle w:val="Hipervnculo"/>
            <w:noProof/>
          </w:rPr>
          <w:t>Ilustración 15 Ejecución del comando “cd..”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53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15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54" w:history="1">
        <w:r w:rsidR="000D3B06" w:rsidRPr="00ED2AE8">
          <w:rPr>
            <w:rStyle w:val="Hipervnculo"/>
            <w:noProof/>
          </w:rPr>
          <w:t>Ilustración 16 Ejecución del comando “cd..”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54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15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55" w:history="1">
        <w:r w:rsidR="000D3B06" w:rsidRPr="00ED2AE8">
          <w:rPr>
            <w:rStyle w:val="Hipervnculo"/>
            <w:noProof/>
          </w:rPr>
          <w:t>Ilustración 17 Cmd ubicación de la carpeta principal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55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16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56" w:history="1">
        <w:r w:rsidR="000D3B06" w:rsidRPr="00ED2AE8">
          <w:rPr>
            <w:rStyle w:val="Hipervnculo"/>
            <w:noProof/>
          </w:rPr>
          <w:t>Ilustración 18 Composer install en CMD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56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16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57" w:history="1">
        <w:r w:rsidR="000D3B06" w:rsidRPr="00ED2AE8">
          <w:rPr>
            <w:rStyle w:val="Hipervnculo"/>
            <w:noProof/>
          </w:rPr>
          <w:t>Ilustración 19 Procedimiento de la isntalación de Composer en carpeta principal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57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16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58" w:history="1">
        <w:r w:rsidR="000D3B06" w:rsidRPr="00ED2AE8">
          <w:rPr>
            <w:rStyle w:val="Hipervnculo"/>
            <w:noProof/>
          </w:rPr>
          <w:t>Ilustración 20 Finalización de Composer en carpeta principal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58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17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59" w:history="1">
        <w:r w:rsidR="000D3B06" w:rsidRPr="00ED2AE8">
          <w:rPr>
            <w:rStyle w:val="Hipervnculo"/>
            <w:noProof/>
          </w:rPr>
          <w:t>Ilustración 21 Comando Composer update en CMD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59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17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60" w:history="1">
        <w:r w:rsidR="000D3B06" w:rsidRPr="00ED2AE8">
          <w:rPr>
            <w:rStyle w:val="Hipervnculo"/>
            <w:noProof/>
          </w:rPr>
          <w:t>Ilustración 22 Actualizción Composer en CMD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60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18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61" w:history="1">
        <w:r w:rsidR="000D3B06" w:rsidRPr="00ED2AE8">
          <w:rPr>
            <w:rStyle w:val="Hipervnculo"/>
            <w:noProof/>
          </w:rPr>
          <w:t>Ilustración 23 Creación base de datos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61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19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62" w:history="1">
        <w:r w:rsidR="000D3B06" w:rsidRPr="00ED2AE8">
          <w:rPr>
            <w:rStyle w:val="Hipervnculo"/>
            <w:noProof/>
          </w:rPr>
          <w:t>Ilustración 24 Ubicación archivo "excample.env"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62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20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63" w:history="1">
        <w:r w:rsidR="000D3B06" w:rsidRPr="00ED2AE8">
          <w:rPr>
            <w:rStyle w:val="Hipervnculo"/>
            <w:noProof/>
          </w:rPr>
          <w:t>Ilustración 25 Contenido archivo "example.env"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63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21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64" w:history="1">
        <w:r w:rsidR="000D3B06" w:rsidRPr="00ED2AE8">
          <w:rPr>
            <w:rStyle w:val="Hipervnculo"/>
            <w:noProof/>
          </w:rPr>
          <w:t>Ilustración 26 Configuración de MAIL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64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22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65" w:history="1">
        <w:r w:rsidR="000D3B06" w:rsidRPr="00ED2AE8">
          <w:rPr>
            <w:rStyle w:val="Hipervnculo"/>
            <w:noProof/>
          </w:rPr>
          <w:t>Ilustración 27 Página principal de Mailtrap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65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22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66" w:history="1">
        <w:r w:rsidR="000D3B06" w:rsidRPr="00ED2AE8">
          <w:rPr>
            <w:rStyle w:val="Hipervnculo"/>
            <w:noProof/>
          </w:rPr>
          <w:t>Ilustración 28 Inició de sesión Mailtrap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66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23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67" w:history="1">
        <w:r w:rsidR="000D3B06" w:rsidRPr="00ED2AE8">
          <w:rPr>
            <w:rStyle w:val="Hipervnculo"/>
            <w:noProof/>
          </w:rPr>
          <w:t>Ilustración 29 Backend Mailtrap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67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23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68" w:history="1">
        <w:r w:rsidR="000D3B06" w:rsidRPr="00ED2AE8">
          <w:rPr>
            <w:rStyle w:val="Hipervnculo"/>
            <w:noProof/>
          </w:rPr>
          <w:t>Ilustración 30 Administración de mensajes de Mailtrap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68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24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69" w:history="1">
        <w:r w:rsidR="000D3B06" w:rsidRPr="00ED2AE8">
          <w:rPr>
            <w:rStyle w:val="Hipervnculo"/>
            <w:noProof/>
          </w:rPr>
          <w:t>Ilustración 31 Apartado Integrations Mailtrap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69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25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70" w:history="1">
        <w:r w:rsidR="000D3B06" w:rsidRPr="00ED2AE8">
          <w:rPr>
            <w:rStyle w:val="Hipervnculo"/>
            <w:noProof/>
          </w:rPr>
          <w:t>Ilustración 32 Atributos de Mailtrap en Laravel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70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26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71" w:history="1">
        <w:r w:rsidR="000D3B06" w:rsidRPr="00ED2AE8">
          <w:rPr>
            <w:rStyle w:val="Hipervnculo"/>
            <w:noProof/>
          </w:rPr>
          <w:t>Ilustración 33 Apartado de Mail en archivo example.env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71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26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72" w:history="1">
        <w:r w:rsidR="000D3B06" w:rsidRPr="00ED2AE8">
          <w:rPr>
            <w:rStyle w:val="Hipervnculo"/>
            <w:noProof/>
          </w:rPr>
          <w:t>Ilustración 34 Página principal de Pusher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72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27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73" w:history="1">
        <w:r w:rsidR="000D3B06" w:rsidRPr="00ED2AE8">
          <w:rPr>
            <w:rStyle w:val="Hipervnculo"/>
            <w:noProof/>
          </w:rPr>
          <w:t>Ilustración 35 Welcome to Pusher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73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28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74" w:history="1">
        <w:r w:rsidR="000D3B06" w:rsidRPr="00ED2AE8">
          <w:rPr>
            <w:rStyle w:val="Hipervnculo"/>
            <w:noProof/>
          </w:rPr>
          <w:t>Ilustración 36 Modificación de Pusher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74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29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75" w:history="1">
        <w:r w:rsidR="000D3B06" w:rsidRPr="00ED2AE8">
          <w:rPr>
            <w:rStyle w:val="Hipervnculo"/>
            <w:noProof/>
          </w:rPr>
          <w:t>Ilustración 37 Backend Pusher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75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30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76" w:history="1">
        <w:r w:rsidR="000D3B06" w:rsidRPr="00ED2AE8">
          <w:rPr>
            <w:rStyle w:val="Hipervnculo"/>
            <w:noProof/>
          </w:rPr>
          <w:t>Ilustración 38 Pestañas Pusher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76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30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77" w:history="1">
        <w:r w:rsidR="000D3B06" w:rsidRPr="00ED2AE8">
          <w:rPr>
            <w:rStyle w:val="Hipervnculo"/>
            <w:noProof/>
          </w:rPr>
          <w:t>Ilustración 39 App Keys Pusher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77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31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78" w:history="1">
        <w:r w:rsidR="000D3B06" w:rsidRPr="00ED2AE8">
          <w:rPr>
            <w:rStyle w:val="Hipervnculo"/>
            <w:noProof/>
          </w:rPr>
          <w:t>Ilustración 40 Configuración Pusher en archivo example.env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78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31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79" w:history="1">
        <w:r w:rsidR="000D3B06" w:rsidRPr="00ED2AE8">
          <w:rPr>
            <w:rStyle w:val="Hipervnculo"/>
            <w:noProof/>
          </w:rPr>
          <w:t>Ilustración 41 Cambiar nombre del archivo example.env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79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32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80" w:history="1">
        <w:r w:rsidR="000D3B06" w:rsidRPr="00ED2AE8">
          <w:rPr>
            <w:rStyle w:val="Hipervnculo"/>
            <w:noProof/>
          </w:rPr>
          <w:t>Ilustración 42 Archivo. env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80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32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81" w:history="1">
        <w:r w:rsidR="000D3B06" w:rsidRPr="00ED2AE8">
          <w:rPr>
            <w:rStyle w:val="Hipervnculo"/>
            <w:noProof/>
          </w:rPr>
          <w:t>Ilustración 43 Php artisan key:generate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81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33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82" w:history="1">
        <w:r w:rsidR="000D3B06" w:rsidRPr="00ED2AE8">
          <w:rPr>
            <w:rStyle w:val="Hipervnculo"/>
            <w:noProof/>
          </w:rPr>
          <w:t>Ilustración 44 Proceso exitoso del comando Php artisan storage:link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82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33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83" w:history="1">
        <w:r w:rsidR="000D3B06" w:rsidRPr="00ED2AE8">
          <w:rPr>
            <w:rStyle w:val="Hipervnculo"/>
            <w:noProof/>
          </w:rPr>
          <w:t>Ilustración 45 Proceso de instalación de Vue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83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34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84" w:history="1">
        <w:r w:rsidR="000D3B06" w:rsidRPr="00ED2AE8">
          <w:rPr>
            <w:rStyle w:val="Hipervnculo"/>
            <w:noProof/>
          </w:rPr>
          <w:t>Ilustración 46 Finalización exitosa de Vue en carpeta del proyecto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84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35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85" w:history="1">
        <w:r w:rsidR="000D3B06" w:rsidRPr="00ED2AE8">
          <w:rPr>
            <w:rStyle w:val="Hipervnculo"/>
            <w:noProof/>
          </w:rPr>
          <w:t>Ilustración 47 Comando php artisan migrate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85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36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86" w:history="1">
        <w:r w:rsidR="000D3B06" w:rsidRPr="00ED2AE8">
          <w:rPr>
            <w:rStyle w:val="Hipervnculo"/>
            <w:noProof/>
          </w:rPr>
          <w:t>Ilustración 48 Migraciones exitosas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86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36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87" w:history="1">
        <w:r w:rsidR="000D3B06" w:rsidRPr="00ED2AE8">
          <w:rPr>
            <w:rStyle w:val="Hipervnculo"/>
            <w:noProof/>
          </w:rPr>
          <w:t>Ilustración 49 Comando php artisan db:seed exitoso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87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37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88" w:history="1">
        <w:r w:rsidR="000D3B06" w:rsidRPr="00ED2AE8">
          <w:rPr>
            <w:rStyle w:val="Hipervnculo"/>
            <w:noProof/>
          </w:rPr>
          <w:t>Ilustración 50 Registros de la tabla TBL_Usuarios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88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37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89" w:history="1">
        <w:r w:rsidR="000D3B06" w:rsidRPr="00ED2AE8">
          <w:rPr>
            <w:rStyle w:val="Hipervnculo"/>
            <w:noProof/>
          </w:rPr>
          <w:t>Ilustración 51 Datos de los seeders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89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38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90" w:history="1">
        <w:r w:rsidR="000D3B06" w:rsidRPr="00ED2AE8">
          <w:rPr>
            <w:rStyle w:val="Hipervnculo"/>
            <w:noProof/>
          </w:rPr>
          <w:t>Ilustración 52 Ip del servidor local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90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39</w:t>
        </w:r>
        <w:r w:rsidR="000D3B06">
          <w:rPr>
            <w:noProof/>
            <w:webHidden/>
          </w:rPr>
          <w:fldChar w:fldCharType="end"/>
        </w:r>
      </w:hyperlink>
    </w:p>
    <w:p w:rsidR="000D3B06" w:rsidRDefault="002E0DDA">
      <w:pPr>
        <w:pStyle w:val="Tabladeilustraciones"/>
        <w:tabs>
          <w:tab w:val="right" w:leader="dot" w:pos="8828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s-CO"/>
        </w:rPr>
      </w:pPr>
      <w:hyperlink w:anchor="_Toc508444791" w:history="1">
        <w:r w:rsidR="000D3B06" w:rsidRPr="00ED2AE8">
          <w:rPr>
            <w:rStyle w:val="Hipervnculo"/>
            <w:noProof/>
          </w:rPr>
          <w:t>Ilustración 53 Página principal de Calisoft</w:t>
        </w:r>
        <w:r w:rsidR="000D3B06">
          <w:rPr>
            <w:noProof/>
            <w:webHidden/>
          </w:rPr>
          <w:tab/>
        </w:r>
        <w:r w:rsidR="000D3B06">
          <w:rPr>
            <w:noProof/>
            <w:webHidden/>
          </w:rPr>
          <w:fldChar w:fldCharType="begin"/>
        </w:r>
        <w:r w:rsidR="000D3B06">
          <w:rPr>
            <w:noProof/>
            <w:webHidden/>
          </w:rPr>
          <w:instrText xml:space="preserve"> PAGEREF _Toc508444791 \h </w:instrText>
        </w:r>
        <w:r w:rsidR="000D3B06">
          <w:rPr>
            <w:noProof/>
            <w:webHidden/>
          </w:rPr>
        </w:r>
        <w:r w:rsidR="000D3B06">
          <w:rPr>
            <w:noProof/>
            <w:webHidden/>
          </w:rPr>
          <w:fldChar w:fldCharType="separate"/>
        </w:r>
        <w:r w:rsidR="000D3B06">
          <w:rPr>
            <w:noProof/>
            <w:webHidden/>
          </w:rPr>
          <w:t>39</w:t>
        </w:r>
        <w:r w:rsidR="000D3B06">
          <w:rPr>
            <w:noProof/>
            <w:webHidden/>
          </w:rPr>
          <w:fldChar w:fldCharType="end"/>
        </w:r>
      </w:hyperlink>
    </w:p>
    <w:p w:rsidR="00705BD4" w:rsidRDefault="000D3B06" w:rsidP="001E3450">
      <w:pPr>
        <w:pStyle w:val="TtuloTDC"/>
      </w:pPr>
      <w:r>
        <w:fldChar w:fldCharType="end"/>
      </w:r>
    </w:p>
    <w:p w:rsidR="000D3B06" w:rsidRDefault="000D3B06" w:rsidP="000D3B06">
      <w:pPr>
        <w:rPr>
          <w:lang w:eastAsia="es-CO"/>
        </w:rPr>
      </w:pPr>
    </w:p>
    <w:p w:rsidR="000D3B06" w:rsidRDefault="000D3B06" w:rsidP="000D3B06">
      <w:pPr>
        <w:rPr>
          <w:lang w:eastAsia="es-CO"/>
        </w:rPr>
      </w:pPr>
    </w:p>
    <w:p w:rsidR="000D3B06" w:rsidRDefault="000D3B06" w:rsidP="000D3B06">
      <w:pPr>
        <w:rPr>
          <w:lang w:eastAsia="es-CO"/>
        </w:rPr>
      </w:pPr>
    </w:p>
    <w:p w:rsidR="000D3B06" w:rsidRDefault="000D3B06" w:rsidP="000D3B06">
      <w:pPr>
        <w:rPr>
          <w:lang w:eastAsia="es-CO"/>
        </w:rPr>
      </w:pPr>
    </w:p>
    <w:p w:rsidR="000D3B06" w:rsidRDefault="000D3B06" w:rsidP="000D3B06">
      <w:pPr>
        <w:rPr>
          <w:lang w:eastAsia="es-CO"/>
        </w:rPr>
      </w:pPr>
    </w:p>
    <w:p w:rsidR="000D3B06" w:rsidRDefault="000D3B06" w:rsidP="000D3B06">
      <w:pPr>
        <w:rPr>
          <w:lang w:eastAsia="es-CO"/>
        </w:rPr>
      </w:pPr>
    </w:p>
    <w:p w:rsidR="000D3B06" w:rsidRPr="000D3B06" w:rsidRDefault="000D3B06" w:rsidP="000D3B06">
      <w:pPr>
        <w:rPr>
          <w:lang w:eastAsia="es-CO"/>
        </w:rPr>
      </w:pPr>
    </w:p>
    <w:p w:rsidR="00716C2A" w:rsidRPr="00705BD4" w:rsidRDefault="00705BD4" w:rsidP="008769C5">
      <w:pPr>
        <w:pStyle w:val="Ttulo1"/>
      </w:pPr>
      <w:bookmarkStart w:id="1" w:name="_Toc507955246"/>
      <w:bookmarkStart w:id="2" w:name="_Toc508215476"/>
      <w:bookmarkStart w:id="3" w:name="_Toc508215633"/>
      <w:bookmarkStart w:id="4" w:name="_Toc508444715"/>
      <w:r w:rsidRPr="00705BD4">
        <w:lastRenderedPageBreak/>
        <w:t>INTRODUCCIÓN</w:t>
      </w:r>
      <w:bookmarkEnd w:id="1"/>
      <w:bookmarkEnd w:id="2"/>
      <w:bookmarkEnd w:id="3"/>
      <w:bookmarkEnd w:id="4"/>
    </w:p>
    <w:p w:rsidR="00716C2A" w:rsidRDefault="0038551F" w:rsidP="008769C5">
      <w:r w:rsidRPr="00705BD4">
        <w:t>Este documento es una guía por la cual el técnico que dará soporte a la aplicación Calisoft, debe tener en cuenta a la hora de realizar la precisa instalación para que todos los componentes y extensiones del aplicativo funcionen correctamente. A continuación, se darán a conocer los programas necesarios para este proceso.</w:t>
      </w:r>
    </w:p>
    <w:p w:rsidR="00C809C5" w:rsidRPr="00705BD4" w:rsidRDefault="00C809C5" w:rsidP="00C809C5">
      <w:pPr>
        <w:pStyle w:val="Ttulo1"/>
      </w:pPr>
      <w:bookmarkStart w:id="5" w:name="_Toc508444716"/>
      <w:r w:rsidRPr="00C809C5">
        <w:t>REQUERIMIENTOS MÍNIMOS DEL SISTEMA</w:t>
      </w:r>
      <w:bookmarkEnd w:id="5"/>
    </w:p>
    <w:p w:rsidR="00716C2A" w:rsidRPr="00A73F48" w:rsidRDefault="00705BD4" w:rsidP="008769C5">
      <w:pPr>
        <w:pStyle w:val="Ttulo1"/>
      </w:pPr>
      <w:bookmarkStart w:id="6" w:name="_Toc507955247"/>
      <w:bookmarkStart w:id="7" w:name="_Toc508215477"/>
      <w:bookmarkStart w:id="8" w:name="_Toc508215634"/>
      <w:bookmarkStart w:id="9" w:name="_Toc508444717"/>
      <w:r w:rsidRPr="00A73F48">
        <w:t>PROGRAMAS NECESARIOS</w:t>
      </w:r>
      <w:bookmarkEnd w:id="6"/>
      <w:bookmarkEnd w:id="7"/>
      <w:bookmarkEnd w:id="8"/>
      <w:bookmarkEnd w:id="9"/>
      <w:r w:rsidRPr="00A73F48">
        <w:t xml:space="preserve"> </w:t>
      </w:r>
    </w:p>
    <w:p w:rsidR="00716C2A" w:rsidRPr="00705BD4" w:rsidRDefault="00705BD4" w:rsidP="008769C5">
      <w:pPr>
        <w:pStyle w:val="Ttulo2"/>
      </w:pPr>
      <w:bookmarkStart w:id="10" w:name="_Toc507955248"/>
      <w:bookmarkStart w:id="11" w:name="_Toc508215478"/>
      <w:bookmarkStart w:id="12" w:name="_Toc508215635"/>
      <w:bookmarkStart w:id="13" w:name="_Toc508444718"/>
      <w:r w:rsidRPr="00705BD4">
        <w:t>COMPOSER</w:t>
      </w:r>
      <w:bookmarkEnd w:id="10"/>
      <w:bookmarkEnd w:id="11"/>
      <w:bookmarkEnd w:id="12"/>
      <w:bookmarkEnd w:id="13"/>
    </w:p>
    <w:p w:rsidR="00716C2A" w:rsidRPr="00A73F48" w:rsidRDefault="0038551F" w:rsidP="008769C5">
      <w:r w:rsidRPr="00A73F48">
        <w:t>“Composer es una herramienta para la administración de dependencias en PHP. Le permite declarar las bibliotecas de las que depende su proyecto y las administrará (las instalará / actualizará).”</w:t>
      </w:r>
      <w:r w:rsidRPr="00A73F48">
        <w:fldChar w:fldCharType="begin" w:fldLock="1"/>
      </w:r>
      <w:r w:rsidRPr="00A73F48">
        <w:instrText>ADDIN CSL_CITATION { "citationItems" : [ { "id" : "ITEM-1", "itemData" : { "URL" : "https://getcomposer.org/doc/00-intro.md", "accessed" : { "date-parts" : [ [ "2018", "3", "4" ] ] }, "author" : [ { "dropping-particle" : "", "family" : "Composer", "given" : "", "non-dropping-particle" : "", "parse-names" : false, "suffix" : "" } ], "id" : "ITEM-1", "issued" : { "date-parts" : [ [ "0" ] ] }, "title" : "Introduction - Composer", "type" : "webpage" }, "uris" : [ "http://www.mendeley.com/documents/?uuid=3b02d69d-a39d-3504-a0d9-cfe0e486c44f" ] } ], "mendeley" : { "formattedCitation" : "(Composer, n.d.)", "plainTextFormattedCitation" : "(Composer, n.d.)", "previouslyFormattedCitation" : "(Composer, n.d.)" }, "properties" : {  }, "schema" : "https://github.com/citation-style-language/schema/raw/master/csl-citation.json" }</w:instrText>
      </w:r>
      <w:r w:rsidRPr="00A73F48">
        <w:fldChar w:fldCharType="separate"/>
      </w:r>
      <w:r w:rsidRPr="00A73F48">
        <w:rPr>
          <w:noProof/>
        </w:rPr>
        <w:t>(Composer, n.d.)</w:t>
      </w:r>
      <w:r w:rsidRPr="00A73F48">
        <w:fldChar w:fldCharType="end"/>
      </w:r>
      <w:r w:rsidR="00051E31" w:rsidRPr="00A73F48">
        <w:t xml:space="preserve"> Para realizar la instalación es necesario dirigirse a la página; </w:t>
      </w:r>
      <w:hyperlink r:id="rId6" w:history="1">
        <w:r w:rsidR="00051E31" w:rsidRPr="00A73F48">
          <w:rPr>
            <w:rStyle w:val="Hipervnculo"/>
            <w:u w:val="none"/>
          </w:rPr>
          <w:t>https://getcomposer.org/</w:t>
        </w:r>
      </w:hyperlink>
      <w:r w:rsidR="00C809C5">
        <w:t xml:space="preserve"> , en la</w:t>
      </w:r>
      <w:r w:rsidR="00051E31" w:rsidRPr="00A73F48">
        <w:t xml:space="preserve"> ilustración 1</w:t>
      </w:r>
      <w:r w:rsidR="00C809C5">
        <w:t xml:space="preserve"> podrá observar </w:t>
      </w:r>
      <w:proofErr w:type="spellStart"/>
      <w:r w:rsidR="00C809C5">
        <w:t>como</w:t>
      </w:r>
      <w:proofErr w:type="spellEnd"/>
      <w:r w:rsidR="00C809C5">
        <w:t xml:space="preserve"> es la interfaz.</w:t>
      </w:r>
    </w:p>
    <w:p w:rsidR="00051E31" w:rsidRPr="00A73F48" w:rsidRDefault="00051E31" w:rsidP="008769C5">
      <w:pPr>
        <w:pStyle w:val="Ttulo"/>
      </w:pPr>
      <w:r w:rsidRPr="008769C5">
        <w:rPr>
          <w:noProof/>
        </w:rPr>
        <w:drawing>
          <wp:inline distT="0" distB="0" distL="0" distR="0" wp14:anchorId="6E4EF4B0" wp14:editId="65070745">
            <wp:extent cx="2386443" cy="3324225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394440" cy="33353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51E31" w:rsidRPr="008769C5" w:rsidRDefault="00051E31" w:rsidP="008769C5">
      <w:pPr>
        <w:pStyle w:val="Cita"/>
      </w:pPr>
      <w:bookmarkStart w:id="14" w:name="_Toc508232328"/>
      <w:bookmarkStart w:id="15" w:name="_Toc508444739"/>
      <w:r w:rsidRPr="008769C5">
        <w:t xml:space="preserve">Ilustración </w:t>
      </w:r>
      <w:fldSimple w:instr=" SEQ Ilustración \* ARABIC ">
        <w:r w:rsidR="000D3B06">
          <w:rPr>
            <w:noProof/>
          </w:rPr>
          <w:t>1</w:t>
        </w:r>
      </w:fldSimple>
      <w:r w:rsidRPr="008769C5">
        <w:t xml:space="preserve"> Página principal de Composer</w:t>
      </w:r>
      <w:bookmarkEnd w:id="14"/>
      <w:bookmarkEnd w:id="15"/>
    </w:p>
    <w:p w:rsidR="008769C5" w:rsidRDefault="00C809C5" w:rsidP="008769C5">
      <w:r>
        <w:t xml:space="preserve">Dentro de la interfaz, usted deberá </w:t>
      </w:r>
      <w:r w:rsidR="00051E31" w:rsidRPr="008769C5">
        <w:t>selecciona</w:t>
      </w:r>
      <w:r>
        <w:t>r la opción de “</w:t>
      </w:r>
      <w:proofErr w:type="spellStart"/>
      <w:r>
        <w:t>D</w:t>
      </w:r>
      <w:r w:rsidR="00051E31" w:rsidRPr="008769C5">
        <w:t>ownload</w:t>
      </w:r>
      <w:proofErr w:type="spellEnd"/>
      <w:r>
        <w:t>”</w:t>
      </w:r>
      <w:r w:rsidR="00051E31" w:rsidRPr="008769C5">
        <w:t xml:space="preserve"> y se redirigirá a la siguiente página;</w:t>
      </w:r>
      <w:r w:rsidR="00051E31" w:rsidRPr="00A73F48">
        <w:t xml:space="preserve"> </w:t>
      </w:r>
    </w:p>
    <w:p w:rsidR="0057793B" w:rsidRDefault="00051E31" w:rsidP="0057793B">
      <w:pPr>
        <w:pStyle w:val="Ttulo"/>
        <w:keepNext/>
      </w:pPr>
      <w:r w:rsidRPr="00A73F48">
        <w:rPr>
          <w:noProof/>
        </w:rPr>
        <w:lastRenderedPageBreak/>
        <w:drawing>
          <wp:inline distT="0" distB="0" distL="0" distR="0" wp14:anchorId="15909D5D" wp14:editId="22DEBEA9">
            <wp:extent cx="4207524" cy="3819525"/>
            <wp:effectExtent l="0" t="0" r="2540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220496" cy="38313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51E31" w:rsidRPr="00A73F48" w:rsidRDefault="0057793B" w:rsidP="0057793B">
      <w:pPr>
        <w:pStyle w:val="Cita"/>
      </w:pPr>
      <w:bookmarkStart w:id="16" w:name="_Toc508232329"/>
      <w:bookmarkStart w:id="17" w:name="_Toc508444740"/>
      <w:r>
        <w:t xml:space="preserve">Ilustración </w:t>
      </w:r>
      <w:fldSimple w:instr=" SEQ Ilustración \* ARABIC ">
        <w:r w:rsidR="000D3B06">
          <w:rPr>
            <w:noProof/>
          </w:rPr>
          <w:t>2</w:t>
        </w:r>
      </w:fldSimple>
      <w:r>
        <w:t xml:space="preserve"> Documentación de instalación de Composer</w:t>
      </w:r>
      <w:bookmarkEnd w:id="16"/>
      <w:bookmarkEnd w:id="17"/>
    </w:p>
    <w:p w:rsidR="00051E31" w:rsidRPr="00A73F48" w:rsidRDefault="00051E31" w:rsidP="008769C5">
      <w:r w:rsidRPr="00A73F48">
        <w:t xml:space="preserve">Se procede a dar clic en el hipervínculo </w:t>
      </w:r>
      <w:r w:rsidR="00C809C5">
        <w:t>“</w:t>
      </w:r>
      <w:r w:rsidRPr="00A73F48">
        <w:t>Composer.Setup.exe</w:t>
      </w:r>
      <w:r w:rsidR="00C809C5">
        <w:t>”</w:t>
      </w:r>
      <w:r w:rsidRPr="00A73F48">
        <w:t xml:space="preserve"> y se iniciará la descarga</w:t>
      </w:r>
      <w:r w:rsidR="00C809C5">
        <w:t xml:space="preserve"> automáticamente</w:t>
      </w:r>
      <w:r w:rsidRPr="00A73F48">
        <w:t xml:space="preserve">. Una vez descargado el programa, se debe ejecutar en modo administrador </w:t>
      </w:r>
      <w:r w:rsidR="00C809C5">
        <w:t xml:space="preserve">para evitar errores de instalación </w:t>
      </w:r>
      <w:r w:rsidRPr="00A73F48">
        <w:t xml:space="preserve">y aparecerá la siguiente ventana; </w:t>
      </w:r>
    </w:p>
    <w:p w:rsidR="008405EF" w:rsidRDefault="00051E31" w:rsidP="00325CCA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670EDC7D" wp14:editId="37143FE0">
            <wp:extent cx="4752975" cy="3695700"/>
            <wp:effectExtent l="0" t="0" r="9525" b="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752975" cy="3695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51E31" w:rsidRPr="00A73F48" w:rsidRDefault="008405EF" w:rsidP="008405EF">
      <w:pPr>
        <w:pStyle w:val="Cita"/>
      </w:pPr>
      <w:bookmarkStart w:id="18" w:name="_Toc508232330"/>
      <w:bookmarkStart w:id="19" w:name="_Toc508444741"/>
      <w:r>
        <w:t xml:space="preserve">Ilustración </w:t>
      </w:r>
      <w:fldSimple w:instr=" SEQ Ilustración \* ARABIC ">
        <w:r w:rsidR="000D3B06">
          <w:rPr>
            <w:noProof/>
          </w:rPr>
          <w:t>3</w:t>
        </w:r>
      </w:fldSimple>
      <w:r>
        <w:t xml:space="preserve"> Instalación de Composer</w:t>
      </w:r>
      <w:bookmarkEnd w:id="18"/>
      <w:bookmarkEnd w:id="19"/>
    </w:p>
    <w:p w:rsidR="00051E31" w:rsidRPr="00A73F48" w:rsidRDefault="009D0A63" w:rsidP="008769C5">
      <w:r>
        <w:t>Es necesario que omita</w:t>
      </w:r>
      <w:r w:rsidR="00051E31" w:rsidRPr="00A73F48">
        <w:t xml:space="preserve"> la opción de </w:t>
      </w:r>
      <w:r>
        <w:t>“</w:t>
      </w:r>
      <w:proofErr w:type="spellStart"/>
      <w:r>
        <w:t>Developer</w:t>
      </w:r>
      <w:proofErr w:type="spellEnd"/>
      <w:r>
        <w:t xml:space="preserve"> </w:t>
      </w:r>
      <w:proofErr w:type="spellStart"/>
      <w:r>
        <w:t>mode</w:t>
      </w:r>
      <w:proofErr w:type="spellEnd"/>
      <w:r>
        <w:t>” y proceda a pulsar el botón</w:t>
      </w:r>
      <w:r w:rsidR="00051E31" w:rsidRPr="00A73F48">
        <w:t xml:space="preserve"> “Next”. </w:t>
      </w:r>
      <w:r>
        <w:t>D</w:t>
      </w:r>
      <w:r w:rsidR="00E3103F" w:rsidRPr="00A73F48">
        <w:t xml:space="preserve">ebe realizar el mismo procedimiento </w:t>
      </w:r>
      <w:r>
        <w:t xml:space="preserve">en las siguientes ventanas </w:t>
      </w:r>
      <w:r w:rsidR="00E3103F" w:rsidRPr="00A73F48">
        <w:t>hasta que finalice la instalación.</w:t>
      </w:r>
    </w:p>
    <w:p w:rsidR="00E3103F" w:rsidRPr="00A73F48" w:rsidRDefault="00E3103F" w:rsidP="008769C5">
      <w:r w:rsidRPr="00A73F48">
        <w:t>Una vez finalizada la insta</w:t>
      </w:r>
      <w:r w:rsidR="009D0A63">
        <w:t>lación se cierra la ventana y de esta forma</w:t>
      </w:r>
      <w:r w:rsidRPr="00A73F48">
        <w:t xml:space="preserve"> Composer queda instalado en el ordenador.</w:t>
      </w:r>
    </w:p>
    <w:p w:rsidR="00E3103F" w:rsidRPr="00A73F48" w:rsidRDefault="00705BD4" w:rsidP="008769C5">
      <w:pPr>
        <w:pStyle w:val="Ttulo2"/>
      </w:pPr>
      <w:bookmarkStart w:id="20" w:name="_Toc508215479"/>
      <w:bookmarkStart w:id="21" w:name="_Toc508215636"/>
      <w:bookmarkStart w:id="22" w:name="_Toc508444719"/>
      <w:r w:rsidRPr="00A73F48">
        <w:t>XAMMP</w:t>
      </w:r>
      <w:bookmarkEnd w:id="20"/>
      <w:bookmarkEnd w:id="21"/>
      <w:bookmarkEnd w:id="22"/>
    </w:p>
    <w:p w:rsidR="00E3103F" w:rsidRPr="00A73F48" w:rsidRDefault="00E3103F" w:rsidP="008769C5">
      <w:r w:rsidRPr="00A73F48">
        <w:t>“</w:t>
      </w:r>
      <w:r w:rsidRPr="00A73F48">
        <w:rPr>
          <w:shd w:val="clear" w:color="auto" w:fill="FFFFFF"/>
        </w:rPr>
        <w:t xml:space="preserve">El objetivo de XAMPP es crear una distribución fácil de instalar para desarrolladores que se están iniciando en el mundo de Apache. XAMPP viene configurado por defecto con </w:t>
      </w:r>
      <w:r w:rsidR="008405EF" w:rsidRPr="00A73F48">
        <w:rPr>
          <w:shd w:val="clear" w:color="auto" w:fill="FFFFFF"/>
        </w:rPr>
        <w:t>todas las opciones activadas</w:t>
      </w:r>
      <w:r w:rsidRPr="00A73F48">
        <w:t xml:space="preserve">”. </w:t>
      </w:r>
      <w:r w:rsidRPr="00A73F48">
        <w:fldChar w:fldCharType="begin" w:fldLock="1"/>
      </w:r>
      <w:r w:rsidRPr="00A73F48">
        <w:instrText>ADDIN CSL_CITATION { "citationItems" : [ { "id" : "ITEM-1", "itemData" : { "URL" : "https://www.apachefriends.org/de/about.html", "accessed" : { "date-parts" : [ [ "2018", "3", "4" ] ] }, "author" : [ { "dropping-particle" : "", "family" : "Apache Friends", "given" : "", "non-dropping-particle" : "", "parse-names" : false, "suffix" : "" } ], "container-title" : "Apache Friends", "id" : "ITEM-1", "issued" : { "date-parts" : [ [ "2015" ] ] }, "title" : "About the XAMPP project", "type" : "webpage" }, "uris" : [ "http://www.mendeley.com/documents/?uuid=932c1ab5-cc67-34fa-bebf-47f0ac2e4a35" ] } ], "mendeley" : { "formattedCitation" : "(Apache Friends, 2015)", "plainTextFormattedCitation" : "(Apache Friends, 2015)", "previouslyFormattedCitation" : "(Apache Friends, 2015)" }, "properties" : {  }, "schema" : "https://github.com/citation-style-language/schema/raw/master/csl-citation.json" }</w:instrText>
      </w:r>
      <w:r w:rsidRPr="00A73F48">
        <w:fldChar w:fldCharType="separate"/>
      </w:r>
      <w:r w:rsidRPr="00A73F48">
        <w:rPr>
          <w:noProof/>
        </w:rPr>
        <w:t>(Apache Friends, 2015)</w:t>
      </w:r>
      <w:r w:rsidRPr="00A73F48">
        <w:fldChar w:fldCharType="end"/>
      </w:r>
      <w:r w:rsidRPr="00A73F48">
        <w:t xml:space="preserve"> Para proceder a su instalación debe ingresar a la siguiente página; </w:t>
      </w:r>
      <w:hyperlink r:id="rId10" w:history="1">
        <w:r w:rsidRPr="00A73F48">
          <w:rPr>
            <w:rStyle w:val="Hipervnculo"/>
            <w:u w:val="none"/>
          </w:rPr>
          <w:t>https://www.apachefriends.org/es/index.html</w:t>
        </w:r>
      </w:hyperlink>
      <w:r w:rsidRPr="00A73F48">
        <w:t xml:space="preserve"> </w:t>
      </w:r>
      <w:r w:rsidR="009D0A63">
        <w:t>que corresponde a la página principal de XAMPP</w:t>
      </w:r>
    </w:p>
    <w:p w:rsidR="008405EF" w:rsidRDefault="00E3103F" w:rsidP="00325CCA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2364865F" wp14:editId="12728F76">
            <wp:extent cx="5612130" cy="4759960"/>
            <wp:effectExtent l="0" t="0" r="7620" b="254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4759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3103F" w:rsidRPr="00A73F48" w:rsidRDefault="008405EF" w:rsidP="008405EF">
      <w:pPr>
        <w:pStyle w:val="Cita"/>
      </w:pPr>
      <w:bookmarkStart w:id="23" w:name="_Toc508232331"/>
      <w:bookmarkStart w:id="24" w:name="_Toc508444742"/>
      <w:r>
        <w:t xml:space="preserve">Ilustración </w:t>
      </w:r>
      <w:fldSimple w:instr=" SEQ Ilustración \* ARABIC ">
        <w:r w:rsidR="000D3B06">
          <w:rPr>
            <w:noProof/>
          </w:rPr>
          <w:t>4</w:t>
        </w:r>
      </w:fldSimple>
      <w:r>
        <w:t xml:space="preserve"> Página principal de XAMPP</w:t>
      </w:r>
      <w:bookmarkEnd w:id="23"/>
      <w:bookmarkEnd w:id="24"/>
    </w:p>
    <w:p w:rsidR="00E3103F" w:rsidRPr="00A73F48" w:rsidRDefault="009D0A63" w:rsidP="008769C5">
      <w:r>
        <w:t>Estando dentro página principal, debe seleccionar</w:t>
      </w:r>
      <w:r w:rsidR="00E353A3" w:rsidRPr="00A73F48">
        <w:t xml:space="preserve"> la opción que corresponda a su sistema operativo y empezará la descarga</w:t>
      </w:r>
      <w:r>
        <w:t xml:space="preserve"> automáticamente</w:t>
      </w:r>
      <w:r w:rsidR="00E353A3" w:rsidRPr="00A73F48">
        <w:t xml:space="preserve">. </w:t>
      </w:r>
    </w:p>
    <w:p w:rsidR="00E353A3" w:rsidRPr="00A73F48" w:rsidRDefault="009D0A63" w:rsidP="008769C5">
      <w:r>
        <w:t>Una vez haya finalizado la descarga de</w:t>
      </w:r>
      <w:r w:rsidR="00E353A3" w:rsidRPr="00A73F48">
        <w:t xml:space="preserve"> X</w:t>
      </w:r>
      <w:r>
        <w:t xml:space="preserve">AMPP, </w:t>
      </w:r>
      <w:r w:rsidR="00E353A3" w:rsidRPr="00A73F48">
        <w:t>debe ejecutar</w:t>
      </w:r>
      <w:r>
        <w:t xml:space="preserve"> el programa</w:t>
      </w:r>
      <w:r w:rsidR="00E353A3" w:rsidRPr="00A73F48">
        <w:t xml:space="preserve"> en modo administrador y aparecerá la siguiente ventana; </w:t>
      </w:r>
    </w:p>
    <w:p w:rsidR="008405EF" w:rsidRDefault="00E353A3" w:rsidP="00325CCA">
      <w:pPr>
        <w:pStyle w:val="Ttulo"/>
      </w:pPr>
      <w:r w:rsidRPr="00A73F48">
        <w:rPr>
          <w:noProof/>
        </w:rPr>
        <w:drawing>
          <wp:inline distT="0" distB="0" distL="0" distR="0" wp14:anchorId="7F5042C0" wp14:editId="3B110624">
            <wp:extent cx="4772025" cy="1905000"/>
            <wp:effectExtent l="0" t="0" r="9525" b="0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772025" cy="1905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353A3" w:rsidRPr="00A73F48" w:rsidRDefault="008405EF" w:rsidP="008405EF">
      <w:pPr>
        <w:pStyle w:val="Cita"/>
      </w:pPr>
      <w:bookmarkStart w:id="25" w:name="_Toc508232332"/>
      <w:bookmarkStart w:id="26" w:name="_Toc508444743"/>
      <w:r>
        <w:lastRenderedPageBreak/>
        <w:t xml:space="preserve">Ilustración </w:t>
      </w:r>
      <w:fldSimple w:instr=" SEQ Ilustración \* ARABIC ">
        <w:r w:rsidR="000D3B06">
          <w:rPr>
            <w:noProof/>
          </w:rPr>
          <w:t>5</w:t>
        </w:r>
      </w:fldSimple>
      <w:r>
        <w:t xml:space="preserve"> Recomendaciones antes de la instalación de XAMPP</w:t>
      </w:r>
      <w:bookmarkEnd w:id="25"/>
      <w:bookmarkEnd w:id="26"/>
    </w:p>
    <w:p w:rsidR="00E353A3" w:rsidRPr="00A73F48" w:rsidRDefault="009D0A63" w:rsidP="008769C5">
      <w:r>
        <w:t>Es una ventana informativa, la cual explica que para</w:t>
      </w:r>
      <w:r w:rsidR="00E353A3" w:rsidRPr="00A73F48">
        <w:t xml:space="preserve"> evitar algún inconveniente se debe pausar el antivirus que corresponda a su ordenador</w:t>
      </w:r>
      <w:r>
        <w:t>, al realizar la recomendación anterior se procede a pulsar</w:t>
      </w:r>
      <w:r w:rsidR="00E353A3" w:rsidRPr="00A73F48">
        <w:t xml:space="preserve"> el botón “Yes”</w:t>
      </w:r>
      <w:r>
        <w:t>. Una vez realizado este proceso</w:t>
      </w:r>
      <w:r w:rsidR="00E353A3" w:rsidRPr="00A73F48">
        <w:t xml:space="preserve"> aparecerá la siguiente ventana;</w:t>
      </w:r>
    </w:p>
    <w:p w:rsidR="008405EF" w:rsidRDefault="00E353A3" w:rsidP="00325CCA">
      <w:pPr>
        <w:pStyle w:val="Ttulo"/>
      </w:pPr>
      <w:r w:rsidRPr="00A73F48">
        <w:rPr>
          <w:noProof/>
        </w:rPr>
        <w:drawing>
          <wp:inline distT="0" distB="0" distL="0" distR="0" wp14:anchorId="6CAA56F4" wp14:editId="7E98CC6A">
            <wp:extent cx="4772025" cy="4048125"/>
            <wp:effectExtent l="0" t="0" r="9525" b="9525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772025" cy="4048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353A3" w:rsidRPr="00A73F48" w:rsidRDefault="008405EF" w:rsidP="008405EF">
      <w:pPr>
        <w:pStyle w:val="Cita"/>
      </w:pPr>
      <w:bookmarkStart w:id="27" w:name="_Toc508232333"/>
      <w:bookmarkStart w:id="28" w:name="_Toc508444744"/>
      <w:r>
        <w:t xml:space="preserve">Ilustración </w:t>
      </w:r>
      <w:fldSimple w:instr=" SEQ Ilustración \* ARABIC ">
        <w:r w:rsidR="000D3B06">
          <w:rPr>
            <w:noProof/>
          </w:rPr>
          <w:t>6</w:t>
        </w:r>
      </w:fldSimple>
      <w:r>
        <w:t xml:space="preserve"> Proceso de la instalación de XAMPP</w:t>
      </w:r>
      <w:bookmarkEnd w:id="27"/>
      <w:bookmarkEnd w:id="28"/>
    </w:p>
    <w:p w:rsidR="00E353A3" w:rsidRPr="00A73F48" w:rsidRDefault="00E353A3" w:rsidP="008769C5">
      <w:r w:rsidRPr="00A73F48">
        <w:t>En la cual debe dar clic en el botón “Next” y sin modificar ninguna opción debe repetir el proceso hasta que la instalación finalice</w:t>
      </w:r>
      <w:r w:rsidR="009D0A63">
        <w:t>, al finalizar la instalación el programa quedará disponible en nuestro ordenador</w:t>
      </w:r>
      <w:r w:rsidRPr="00A73F48">
        <w:t xml:space="preserve">. </w:t>
      </w:r>
    </w:p>
    <w:p w:rsidR="00E353A3" w:rsidRPr="00A73F48" w:rsidRDefault="008405EF" w:rsidP="008769C5">
      <w:pPr>
        <w:pStyle w:val="Ttulo2"/>
      </w:pPr>
      <w:bookmarkStart w:id="29" w:name="_Toc508215480"/>
      <w:bookmarkStart w:id="30" w:name="_Toc508215637"/>
      <w:bookmarkStart w:id="31" w:name="_Toc508444720"/>
      <w:r w:rsidRPr="00A73F48">
        <w:t>NODE.JS</w:t>
      </w:r>
      <w:bookmarkEnd w:id="29"/>
      <w:bookmarkEnd w:id="30"/>
      <w:bookmarkEnd w:id="31"/>
    </w:p>
    <w:p w:rsidR="00FD612C" w:rsidRDefault="00E353A3" w:rsidP="008769C5">
      <w:r w:rsidRPr="00A73F48">
        <w:t xml:space="preserve">“Node.js® es un entorno de ejecución para JavaScript construido con el motor de JavaScript V8 de Chrome. Node.js usa un modelo de operaciones E/S sin bloqueo y orientado a eventos, que lo hace liviano y eficiente. El ecosistema de paquetes de Node.js, </w:t>
      </w:r>
      <w:proofErr w:type="spellStart"/>
      <w:r w:rsidRPr="00A73F48">
        <w:t>npm</w:t>
      </w:r>
      <w:proofErr w:type="spellEnd"/>
      <w:r w:rsidRPr="00A73F48">
        <w:t xml:space="preserve">, es el ecosistema </w:t>
      </w:r>
      <w:r w:rsidR="00B944B3" w:rsidRPr="00A73F48">
        <w:t>más</w:t>
      </w:r>
      <w:r w:rsidRPr="00A73F48">
        <w:t xml:space="preserve"> grande de librería</w:t>
      </w:r>
      <w:r w:rsidR="00360BBC" w:rsidRPr="00A73F48">
        <w:t>s de código abierto en el mundo</w:t>
      </w:r>
      <w:r w:rsidRPr="00A73F48">
        <w:t>”</w:t>
      </w:r>
      <w:r w:rsidR="00360BBC" w:rsidRPr="00A73F48">
        <w:t>.</w:t>
      </w:r>
      <w:r w:rsidR="00B944B3">
        <w:fldChar w:fldCharType="begin" w:fldLock="1"/>
      </w:r>
      <w:r w:rsidR="00B944B3">
        <w:instrText>ADDIN CSL_CITATION { "citationItems" : [ { "id" : "ITEM-1", "itemData" : { "URL" : "https://nodejs.org/es/", "accessed" : { "date-parts" : [ [ "2018", "3", "4" ] ] }, "author" : [ { "dropping-particle" : "", "family" : "Node.js", "given" : "", "non-dropping-particle" : "", "parse-names" : false, "suffix" : "" } ], "id" : "ITEM-1", "issued" : { "date-parts" : [ [ "0" ] ] }, "title" : "Node.js", "type" : "webpage" }, "uris" : [ "http://www.mendeley.com/documents/?uuid=b7297abb-1ce7-3ad2-a3f2-f7cd69126b97" ] } ], "mendeley" : { "formattedCitation" : "(Node.js, n.d.)", "plainTextFormattedCitation" : "(Node.js, n.d.)", "previouslyFormattedCitation" : "(Node.js, n.d.)" }, "properties" : {  }, "schema" : "https://github.com/citation-style-language/schema/raw/master/csl-citation.json" }</w:instrText>
      </w:r>
      <w:r w:rsidR="00B944B3">
        <w:fldChar w:fldCharType="separate"/>
      </w:r>
      <w:r w:rsidR="00B944B3" w:rsidRPr="00B944B3">
        <w:rPr>
          <w:noProof/>
        </w:rPr>
        <w:t>(Node.js, n.d.)</w:t>
      </w:r>
      <w:r w:rsidR="00B944B3">
        <w:fldChar w:fldCharType="end"/>
      </w:r>
      <w:r w:rsidR="00360BBC" w:rsidRPr="00A73F48">
        <w:t xml:space="preserve"> </w:t>
      </w:r>
    </w:p>
    <w:p w:rsidR="00FD612C" w:rsidRPr="00FD612C" w:rsidRDefault="00360BBC" w:rsidP="00FD612C">
      <w:pPr>
        <w:rPr>
          <w:color w:val="0563C1" w:themeColor="hyperlink"/>
        </w:rPr>
      </w:pPr>
      <w:r w:rsidRPr="00A73F48">
        <w:t>Para realizar su correcta instalación se debe dirigir a la página</w:t>
      </w:r>
      <w:r w:rsidR="00FD612C">
        <w:t xml:space="preserve"> principal por medio del siguiente enlace</w:t>
      </w:r>
      <w:r w:rsidRPr="00A73F48">
        <w:t xml:space="preserve">; </w:t>
      </w:r>
      <w:hyperlink r:id="rId14" w:history="1">
        <w:r w:rsidRPr="00A73F48">
          <w:rPr>
            <w:rStyle w:val="Hipervnculo"/>
            <w:u w:val="none"/>
          </w:rPr>
          <w:t>https://nodejs.org/es/</w:t>
        </w:r>
      </w:hyperlink>
    </w:p>
    <w:p w:rsidR="008405EF" w:rsidRDefault="00360BBC" w:rsidP="00325CCA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2890B141" wp14:editId="395791D9">
            <wp:extent cx="5372100" cy="4152900"/>
            <wp:effectExtent l="0" t="0" r="0" b="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5"/>
                    <a:srcRect r="4277" b="9179"/>
                    <a:stretch/>
                  </pic:blipFill>
                  <pic:spPr bwMode="auto">
                    <a:xfrm>
                      <a:off x="0" y="0"/>
                      <a:ext cx="5372100" cy="41529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60BBC" w:rsidRPr="00A73F48" w:rsidRDefault="008405EF" w:rsidP="008405EF">
      <w:pPr>
        <w:pStyle w:val="Cita"/>
      </w:pPr>
      <w:bookmarkStart w:id="32" w:name="_Toc508232334"/>
      <w:bookmarkStart w:id="33" w:name="_Toc508444745"/>
      <w:r>
        <w:t xml:space="preserve">Ilustración </w:t>
      </w:r>
      <w:fldSimple w:instr=" SEQ Ilustración \* ARABIC ">
        <w:r w:rsidR="000D3B06">
          <w:rPr>
            <w:noProof/>
          </w:rPr>
          <w:t>7</w:t>
        </w:r>
      </w:fldSimple>
      <w:r>
        <w:t xml:space="preserve"> Página principal de node.js</w:t>
      </w:r>
      <w:bookmarkEnd w:id="32"/>
      <w:bookmarkEnd w:id="33"/>
    </w:p>
    <w:p w:rsidR="00360BBC" w:rsidRPr="00A73F48" w:rsidRDefault="00360BBC" w:rsidP="008769C5">
      <w:r w:rsidRPr="00A73F48">
        <w:t xml:space="preserve">En donde seleccionará la opción “8.9.4 LTS (recomendado para la mayoría)” </w:t>
      </w:r>
      <w:r w:rsidR="008405EF">
        <w:t>e iniciará</w:t>
      </w:r>
      <w:r w:rsidRPr="00A73F48">
        <w:t xml:space="preserve"> la descarga del programa</w:t>
      </w:r>
      <w:r w:rsidR="00FD612C">
        <w:t xml:space="preserve"> automáticamente</w:t>
      </w:r>
      <w:r w:rsidRPr="00A73F48">
        <w:t xml:space="preserve">. Una vez </w:t>
      </w:r>
      <w:r w:rsidR="00FD612C">
        <w:t>finalizada la descarga</w:t>
      </w:r>
      <w:r w:rsidRPr="00A73F48">
        <w:t xml:space="preserve"> </w:t>
      </w:r>
      <w:r w:rsidR="00FD612C">
        <w:t>d</w:t>
      </w:r>
      <w:r w:rsidRPr="00A73F48">
        <w:t xml:space="preserve">el programa, debe ejecutarlo como administrador y aparecerá la siguiente ventana; </w:t>
      </w:r>
    </w:p>
    <w:p w:rsidR="008405EF" w:rsidRDefault="00360BBC" w:rsidP="00325CCA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40AA5041" wp14:editId="7D8915B3">
            <wp:extent cx="4686300" cy="3657600"/>
            <wp:effectExtent l="0" t="0" r="0" b="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6863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60BBC" w:rsidRPr="00A73F48" w:rsidRDefault="008405EF" w:rsidP="008405EF">
      <w:pPr>
        <w:pStyle w:val="Cita"/>
      </w:pPr>
      <w:bookmarkStart w:id="34" w:name="_Toc508232335"/>
      <w:bookmarkStart w:id="35" w:name="_Toc508444746"/>
      <w:r>
        <w:t xml:space="preserve">Ilustración </w:t>
      </w:r>
      <w:fldSimple w:instr=" SEQ Ilustración \* ARABIC ">
        <w:r w:rsidR="000D3B06">
          <w:rPr>
            <w:noProof/>
          </w:rPr>
          <w:t>8</w:t>
        </w:r>
      </w:fldSimple>
      <w:r>
        <w:t xml:space="preserve"> Proceso de instalación de Node.js</w:t>
      </w:r>
      <w:bookmarkEnd w:id="34"/>
      <w:bookmarkEnd w:id="35"/>
    </w:p>
    <w:p w:rsidR="00360BBC" w:rsidRDefault="00360BBC" w:rsidP="008769C5">
      <w:r w:rsidRPr="00A73F48">
        <w:t>En donde dará clic en el botón “Next” y sin modificar ninguna opción procederá a realizar el mismo proceso hasta finalizar la instalación</w:t>
      </w:r>
      <w:r w:rsidR="00FD612C">
        <w:t>, de esta forma Node.js quedará instalado en nuestro ordenador</w:t>
      </w:r>
      <w:r w:rsidRPr="00A73F48">
        <w:t xml:space="preserve">. </w:t>
      </w:r>
    </w:p>
    <w:p w:rsidR="009F51CF" w:rsidRDefault="008405EF" w:rsidP="008769C5">
      <w:pPr>
        <w:pStyle w:val="Ttulo2"/>
      </w:pPr>
      <w:bookmarkStart w:id="36" w:name="_Toc508215481"/>
      <w:bookmarkStart w:id="37" w:name="_Toc508215638"/>
      <w:bookmarkStart w:id="38" w:name="_Toc508444721"/>
      <w:r>
        <w:t>GOOGLE CHROME</w:t>
      </w:r>
      <w:bookmarkEnd w:id="36"/>
      <w:bookmarkEnd w:id="37"/>
      <w:bookmarkEnd w:id="38"/>
    </w:p>
    <w:p w:rsidR="009F51CF" w:rsidRDefault="003C18F0" w:rsidP="008769C5">
      <w:r>
        <w:t>Google Chrome es un navegador diseñado por Google,</w:t>
      </w:r>
      <w:r w:rsidR="00FD612C">
        <w:t xml:space="preserve"> el cual</w:t>
      </w:r>
      <w:r>
        <w:t xml:space="preserve"> e</w:t>
      </w:r>
      <w:r w:rsidR="00FD612C">
        <w:t>s requerido en este proyecto, porque</w:t>
      </w:r>
      <w:r>
        <w:t xml:space="preserve"> Calisoft cuenta con una extensión </w:t>
      </w:r>
      <w:r w:rsidR="00FD612C">
        <w:t>desarrollada</w:t>
      </w:r>
      <w:r>
        <w:t xml:space="preserve"> bajo este navegador, dicha extensión es usada en el módulo de Testing para generar las pruebas automatizadas</w:t>
      </w:r>
      <w:r w:rsidR="00FD612C">
        <w:t>, por esta razón es indispensable para su correcto funcionamiento</w:t>
      </w:r>
      <w:r>
        <w:t>.</w:t>
      </w:r>
    </w:p>
    <w:p w:rsidR="003C18F0" w:rsidRDefault="003C18F0" w:rsidP="008769C5">
      <w:r>
        <w:t xml:space="preserve">El proceso de instalación </w:t>
      </w:r>
      <w:r w:rsidR="00FD612C">
        <w:t xml:space="preserve">de Google Chrome, </w:t>
      </w:r>
      <w:r>
        <w:t>consiste en dirigirse a la página</w:t>
      </w:r>
      <w:r w:rsidR="00FD612C">
        <w:t xml:space="preserve"> de su descarga por medio del siguiente enlace;</w:t>
      </w:r>
      <w:r>
        <w:t xml:space="preserve"> </w:t>
      </w:r>
      <w:hyperlink r:id="rId17" w:anchor="eula" w:history="1">
        <w:r w:rsidRPr="00755274">
          <w:rPr>
            <w:rStyle w:val="Hipervnculo"/>
          </w:rPr>
          <w:t>https://www.google.com.mx/intl/es-419/chrome/#eula</w:t>
        </w:r>
      </w:hyperlink>
      <w:r>
        <w:t xml:space="preserve"> </w:t>
      </w:r>
    </w:p>
    <w:p w:rsidR="008405EF" w:rsidRDefault="003C18F0" w:rsidP="00325CCA">
      <w:pPr>
        <w:pStyle w:val="Ttulo"/>
      </w:pPr>
      <w:r>
        <w:rPr>
          <w:noProof/>
        </w:rPr>
        <w:lastRenderedPageBreak/>
        <w:drawing>
          <wp:inline distT="0" distB="0" distL="0" distR="0" wp14:anchorId="6B999F83" wp14:editId="1742A6E8">
            <wp:extent cx="5612130" cy="2217420"/>
            <wp:effectExtent l="0" t="0" r="7620" b="0"/>
            <wp:docPr id="55" name="Imagen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2217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C18F0" w:rsidRDefault="008405EF" w:rsidP="008405EF">
      <w:pPr>
        <w:pStyle w:val="Cita"/>
      </w:pPr>
      <w:bookmarkStart w:id="39" w:name="_Toc508232336"/>
      <w:bookmarkStart w:id="40" w:name="_Toc508444747"/>
      <w:r>
        <w:t xml:space="preserve">Ilustración </w:t>
      </w:r>
      <w:fldSimple w:instr=" SEQ Ilustración \* ARABIC ">
        <w:r w:rsidR="000D3B06">
          <w:rPr>
            <w:noProof/>
          </w:rPr>
          <w:t>9</w:t>
        </w:r>
      </w:fldSimple>
      <w:r>
        <w:t xml:space="preserve"> Página de descarga de Google Chrome</w:t>
      </w:r>
      <w:bookmarkEnd w:id="39"/>
      <w:bookmarkEnd w:id="40"/>
    </w:p>
    <w:p w:rsidR="003C18F0" w:rsidRPr="009F51CF" w:rsidRDefault="00FD612C" w:rsidP="008769C5">
      <w:r>
        <w:t>Dentro de la página se debe pulsar</w:t>
      </w:r>
      <w:r w:rsidR="003C18F0">
        <w:t xml:space="preserve"> el botón “Descargar Chrome” y automáticamente iniciará su descarga. Una vez descargado el programa, se </w:t>
      </w:r>
      <w:r w:rsidR="00B944B3">
        <w:t>debe iniciar como administrador. El proceso no requiere de alguna decisión</w:t>
      </w:r>
      <w:r>
        <w:t xml:space="preserve"> por el usuario</w:t>
      </w:r>
      <w:r w:rsidR="00B944B3">
        <w:t xml:space="preserve">, sólo se ejecuta el programa y su instalación es automática. </w:t>
      </w:r>
    </w:p>
    <w:p w:rsidR="00360BBC" w:rsidRDefault="008405EF" w:rsidP="008769C5">
      <w:pPr>
        <w:pStyle w:val="Ttulo1"/>
      </w:pPr>
      <w:bookmarkStart w:id="41" w:name="_Toc508215482"/>
      <w:bookmarkStart w:id="42" w:name="_Toc508215639"/>
      <w:bookmarkStart w:id="43" w:name="_Toc508444722"/>
      <w:r w:rsidRPr="00A73F48">
        <w:t>INSTALACIÓN</w:t>
      </w:r>
      <w:bookmarkEnd w:id="41"/>
      <w:bookmarkEnd w:id="42"/>
      <w:bookmarkEnd w:id="43"/>
    </w:p>
    <w:p w:rsidR="00886087" w:rsidRPr="00886087" w:rsidRDefault="00886087" w:rsidP="00886087">
      <w:pPr>
        <w:pStyle w:val="Ttulo2"/>
      </w:pPr>
      <w:bookmarkStart w:id="44" w:name="_Toc508444723"/>
      <w:r>
        <w:t>Uso de XAMPP para ubicar la carpeta del proyecto</w:t>
      </w:r>
      <w:bookmarkEnd w:id="44"/>
    </w:p>
    <w:p w:rsidR="00E353A3" w:rsidRPr="00A73F48" w:rsidRDefault="00360BBC" w:rsidP="008769C5">
      <w:r w:rsidRPr="00A73F48">
        <w:t xml:space="preserve">Una vez </w:t>
      </w:r>
      <w:r w:rsidR="00FD612C">
        <w:t>se hayan instalado</w:t>
      </w:r>
      <w:r w:rsidRPr="00A73F48">
        <w:t xml:space="preserve"> los anteriores programas, se procederá a realizar la instalación del proyecto</w:t>
      </w:r>
      <w:r w:rsidR="00FD612C">
        <w:t xml:space="preserve"> en el ordenador. El proyecto se puede</w:t>
      </w:r>
      <w:r w:rsidRPr="00A73F48">
        <w:t xml:space="preserve"> obtener</w:t>
      </w:r>
      <w:r w:rsidR="00FD612C">
        <w:t xml:space="preserve"> vía online</w:t>
      </w:r>
      <w:r w:rsidRPr="00A73F48">
        <w:t xml:space="preserve"> en el </w:t>
      </w:r>
      <w:r w:rsidR="00FD612C">
        <w:t xml:space="preserve">siguiente </w:t>
      </w:r>
      <w:r w:rsidRPr="00A73F48">
        <w:t xml:space="preserve">repositorio </w:t>
      </w:r>
      <w:proofErr w:type="spellStart"/>
      <w:r w:rsidRPr="00A73F48">
        <w:t>Github</w:t>
      </w:r>
      <w:proofErr w:type="spellEnd"/>
      <w:r w:rsidR="00FD612C">
        <w:t>;</w:t>
      </w:r>
      <w:r w:rsidRPr="00A73F48">
        <w:t xml:space="preserve"> </w:t>
      </w:r>
      <w:hyperlink r:id="rId19" w:history="1">
        <w:r w:rsidR="006C2044" w:rsidRPr="00A73F48">
          <w:rPr>
            <w:rStyle w:val="Hipervnculo"/>
            <w:u w:val="none"/>
          </w:rPr>
          <w:t>https://github.com/Calisoft2017/ModuloCentral</w:t>
        </w:r>
      </w:hyperlink>
      <w:r w:rsidR="006C2044" w:rsidRPr="00A73F48">
        <w:t xml:space="preserve">. Ya con el proyecto en el ordenador, se procederá a almacenar en la capeta </w:t>
      </w:r>
      <w:proofErr w:type="spellStart"/>
      <w:r w:rsidR="006C2044" w:rsidRPr="00A73F48">
        <w:t>Htdocs</w:t>
      </w:r>
      <w:proofErr w:type="spellEnd"/>
      <w:r w:rsidR="006C2044" w:rsidRPr="00A73F48">
        <w:t xml:space="preserve"> de </w:t>
      </w:r>
      <w:proofErr w:type="spellStart"/>
      <w:r w:rsidR="006C2044" w:rsidRPr="00A73F48">
        <w:t>Xampp</w:t>
      </w:r>
      <w:proofErr w:type="spellEnd"/>
      <w:r w:rsidR="006C2044" w:rsidRPr="00A73F48">
        <w:t xml:space="preserve">, esta carpeta se encuentra en la siguiente ruta; C:\xampp\htdocs  </w:t>
      </w:r>
    </w:p>
    <w:p w:rsidR="00DA70D3" w:rsidRDefault="006C2044" w:rsidP="00325CCA">
      <w:pPr>
        <w:pStyle w:val="Ttulo"/>
      </w:pPr>
      <w:r w:rsidRPr="00A73F48">
        <w:rPr>
          <w:noProof/>
        </w:rPr>
        <w:drawing>
          <wp:inline distT="0" distB="0" distL="0" distR="0" wp14:anchorId="2F919B51" wp14:editId="64A95C1D">
            <wp:extent cx="5612130" cy="2417445"/>
            <wp:effectExtent l="0" t="0" r="7620" b="1905"/>
            <wp:docPr id="10" name="Imagen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2417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353A3" w:rsidRPr="00A73F48" w:rsidRDefault="00DA70D3" w:rsidP="00DA70D3">
      <w:pPr>
        <w:pStyle w:val="Cita"/>
      </w:pPr>
      <w:bookmarkStart w:id="45" w:name="_Toc508232337"/>
      <w:bookmarkStart w:id="46" w:name="_Toc508444748"/>
      <w:r>
        <w:lastRenderedPageBreak/>
        <w:t xml:space="preserve">Ilustración </w:t>
      </w:r>
      <w:fldSimple w:instr=" SEQ Ilustración \* ARABIC ">
        <w:r w:rsidR="000D3B06">
          <w:rPr>
            <w:noProof/>
          </w:rPr>
          <w:t>10</w:t>
        </w:r>
      </w:fldSimple>
      <w:r>
        <w:t xml:space="preserve"> Ruta de la carpeta principal de Calisoft</w:t>
      </w:r>
      <w:bookmarkEnd w:id="45"/>
      <w:bookmarkEnd w:id="46"/>
    </w:p>
    <w:p w:rsidR="00DA70D3" w:rsidRPr="00A73F48" w:rsidRDefault="006C2044" w:rsidP="00DA70D3">
      <w:r w:rsidRPr="00A73F48">
        <w:t>En este caso, “</w:t>
      </w:r>
      <w:proofErr w:type="spellStart"/>
      <w:r w:rsidRPr="00A73F48">
        <w:t>ModuloCentral</w:t>
      </w:r>
      <w:proofErr w:type="spellEnd"/>
      <w:r w:rsidRPr="00A73F48">
        <w:t xml:space="preserve">” es la carpeta del proyecto Calisoft. </w:t>
      </w:r>
      <w:r w:rsidR="00FD612C">
        <w:t>Una vez ubicada la carpeta</w:t>
      </w:r>
      <w:r w:rsidR="00DA70D3">
        <w:t xml:space="preserve"> p</w:t>
      </w:r>
      <w:r w:rsidRPr="00A73F48">
        <w:t xml:space="preserve">rocedemos a ejecutar la aplicación </w:t>
      </w:r>
      <w:proofErr w:type="spellStart"/>
      <w:r w:rsidRPr="00A73F48">
        <w:t>Xampp</w:t>
      </w:r>
      <w:proofErr w:type="spellEnd"/>
      <w:r w:rsidRPr="00A73F48">
        <w:t xml:space="preserve"> </w:t>
      </w:r>
      <w:r w:rsidR="00DA70D3">
        <w:t xml:space="preserve">como administrador </w:t>
      </w:r>
      <w:r w:rsidRPr="00A73F48">
        <w:t xml:space="preserve">y </w:t>
      </w:r>
      <w:r w:rsidR="00DA70D3">
        <w:t>pulsamos</w:t>
      </w:r>
      <w:r w:rsidRPr="00A73F48">
        <w:t xml:space="preserve"> en el botón “</w:t>
      </w:r>
      <w:proofErr w:type="spellStart"/>
      <w:r w:rsidRPr="00A73F48">
        <w:t>Start</w:t>
      </w:r>
      <w:proofErr w:type="spellEnd"/>
      <w:r w:rsidRPr="00A73F48">
        <w:t>” en la casilla</w:t>
      </w:r>
      <w:r w:rsidR="00DA70D3">
        <w:t xml:space="preserve"> de</w:t>
      </w:r>
      <w:r w:rsidRPr="00A73F48">
        <w:t xml:space="preserve"> Apache y </w:t>
      </w:r>
      <w:proofErr w:type="spellStart"/>
      <w:r w:rsidRPr="00A73F48">
        <w:t>MySql</w:t>
      </w:r>
      <w:proofErr w:type="spellEnd"/>
      <w:r w:rsidR="00FD612C">
        <w:t>, como se ve a continuación;</w:t>
      </w:r>
    </w:p>
    <w:p w:rsidR="00DA70D3" w:rsidRDefault="006C2044" w:rsidP="00325CCA">
      <w:pPr>
        <w:pStyle w:val="Ttulo"/>
      </w:pPr>
      <w:r w:rsidRPr="00DA70D3">
        <w:rPr>
          <w:noProof/>
        </w:rPr>
        <w:drawing>
          <wp:inline distT="0" distB="0" distL="0" distR="0" wp14:anchorId="7E680019" wp14:editId="28E67704">
            <wp:extent cx="5612130" cy="3620770"/>
            <wp:effectExtent l="0" t="0" r="7620" b="0"/>
            <wp:docPr id="11" name="Imagen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3620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2044" w:rsidRPr="00A73F48" w:rsidRDefault="00DA70D3" w:rsidP="00DA70D3">
      <w:pPr>
        <w:pStyle w:val="Cita"/>
      </w:pPr>
      <w:bookmarkStart w:id="47" w:name="_Toc508232338"/>
      <w:bookmarkStart w:id="48" w:name="_Toc508444749"/>
      <w:r>
        <w:t xml:space="preserve">Ilustración </w:t>
      </w:r>
      <w:fldSimple w:instr=" SEQ Ilustración \* ARABIC ">
        <w:r w:rsidR="000D3B06">
          <w:rPr>
            <w:noProof/>
          </w:rPr>
          <w:t>11</w:t>
        </w:r>
      </w:fldSimple>
      <w:r>
        <w:t xml:space="preserve"> Interfaz XAMPP</w:t>
      </w:r>
      <w:bookmarkEnd w:id="47"/>
      <w:bookmarkEnd w:id="48"/>
    </w:p>
    <w:p w:rsidR="00DA70D3" w:rsidRDefault="006C2044" w:rsidP="00325CCA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72412BAC" wp14:editId="2B33791C">
            <wp:extent cx="5612130" cy="3659505"/>
            <wp:effectExtent l="0" t="0" r="7620" b="0"/>
            <wp:docPr id="12" name="Imagen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3659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A70D3" w:rsidRDefault="00DA70D3" w:rsidP="00DA70D3">
      <w:pPr>
        <w:pStyle w:val="Cita"/>
      </w:pPr>
      <w:bookmarkStart w:id="49" w:name="_Toc508232339"/>
      <w:bookmarkStart w:id="50" w:name="_Toc508444750"/>
      <w:r>
        <w:t xml:space="preserve">Ilustración </w:t>
      </w:r>
      <w:fldSimple w:instr=" SEQ Ilustración \* ARABIC ">
        <w:r w:rsidR="000D3B06">
          <w:rPr>
            <w:noProof/>
          </w:rPr>
          <w:t>12</w:t>
        </w:r>
      </w:fldSimple>
      <w:r>
        <w:t xml:space="preserve"> Interfaz XAMPP con servicios activados</w:t>
      </w:r>
      <w:bookmarkEnd w:id="49"/>
      <w:bookmarkEnd w:id="50"/>
    </w:p>
    <w:p w:rsidR="006C2044" w:rsidRDefault="006C2044" w:rsidP="00DA70D3">
      <w:r w:rsidRPr="00A73F48">
        <w:t xml:space="preserve">Las casillas Apache y </w:t>
      </w:r>
      <w:proofErr w:type="spellStart"/>
      <w:r w:rsidRPr="00A73F48">
        <w:t>MySql</w:t>
      </w:r>
      <w:proofErr w:type="spellEnd"/>
      <w:r w:rsidRPr="00A73F48">
        <w:t xml:space="preserve"> deben quedar en color verde, lo que significa que el procedimiento fue exitoso, esto se hace para habilitar un servidor local y encender la base de datos que usará Calisoft.</w:t>
      </w:r>
    </w:p>
    <w:p w:rsidR="00886087" w:rsidRPr="00A73F48" w:rsidRDefault="00886087" w:rsidP="00886087">
      <w:pPr>
        <w:pStyle w:val="Ttulo2"/>
      </w:pPr>
      <w:bookmarkStart w:id="51" w:name="_Toc508444724"/>
      <w:r>
        <w:t>Instalación de Composer en la carpeta del proyecto</w:t>
      </w:r>
      <w:bookmarkEnd w:id="51"/>
    </w:p>
    <w:p w:rsidR="006C2044" w:rsidRPr="00A73F48" w:rsidRDefault="00FD612C" w:rsidP="008769C5">
      <w:r>
        <w:t>Ahora, es necesario abrir un símbolo del sistema, para ello r</w:t>
      </w:r>
      <w:r w:rsidR="006C2044" w:rsidRPr="00A73F48">
        <w:t>ealizamos el</w:t>
      </w:r>
      <w:r>
        <w:t xml:space="preserve"> </w:t>
      </w:r>
      <w:proofErr w:type="gramStart"/>
      <w:r>
        <w:t xml:space="preserve">siguiente </w:t>
      </w:r>
      <w:r w:rsidR="006C2044" w:rsidRPr="00A73F48">
        <w:t xml:space="preserve"> comando</w:t>
      </w:r>
      <w:proofErr w:type="gramEnd"/>
      <w:r>
        <w:t>;</w:t>
      </w:r>
      <w:r w:rsidR="00384EE8">
        <w:t xml:space="preserve"> “Windows” + “R”</w:t>
      </w:r>
    </w:p>
    <w:p w:rsidR="00384EE8" w:rsidRDefault="006C2044" w:rsidP="00325CCA">
      <w:pPr>
        <w:pStyle w:val="Ttulo"/>
      </w:pPr>
      <w:r w:rsidRPr="00A73F48">
        <w:rPr>
          <w:noProof/>
        </w:rPr>
        <w:drawing>
          <wp:inline distT="0" distB="0" distL="0" distR="0" wp14:anchorId="5CB9F952" wp14:editId="30EB1D53">
            <wp:extent cx="3762375" cy="1924050"/>
            <wp:effectExtent l="0" t="0" r="9525" b="0"/>
            <wp:docPr id="13" name="Imagen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3762375" cy="1924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2044" w:rsidRPr="00A73F48" w:rsidRDefault="00384EE8" w:rsidP="00384EE8">
      <w:pPr>
        <w:pStyle w:val="Cita"/>
      </w:pPr>
      <w:bookmarkStart w:id="52" w:name="_Toc508232340"/>
      <w:bookmarkStart w:id="53" w:name="_Toc508444751"/>
      <w:r>
        <w:t xml:space="preserve">Ilustración </w:t>
      </w:r>
      <w:fldSimple w:instr=" SEQ Ilustración \* ARABIC ">
        <w:r w:rsidR="000D3B06">
          <w:rPr>
            <w:noProof/>
          </w:rPr>
          <w:t>13</w:t>
        </w:r>
      </w:fldSimple>
      <w:r>
        <w:t xml:space="preserve"> Ventana ejecutar</w:t>
      </w:r>
      <w:bookmarkEnd w:id="52"/>
      <w:bookmarkEnd w:id="53"/>
    </w:p>
    <w:p w:rsidR="006C2044" w:rsidRPr="00A73F48" w:rsidRDefault="00384EE8" w:rsidP="008769C5">
      <w:r>
        <w:lastRenderedPageBreak/>
        <w:t>A</w:t>
      </w:r>
      <w:r w:rsidR="006C2044" w:rsidRPr="00A73F48">
        <w:t>parecer</w:t>
      </w:r>
      <w:r>
        <w:t>á la ventana de “Ejecutar”, digita</w:t>
      </w:r>
      <w:r w:rsidR="006C2044" w:rsidRPr="00A73F48">
        <w:t>mos el comando “</w:t>
      </w:r>
      <w:proofErr w:type="spellStart"/>
      <w:r w:rsidR="006C2044" w:rsidRPr="00A73F48">
        <w:t>cmd</w:t>
      </w:r>
      <w:proofErr w:type="spellEnd"/>
      <w:r w:rsidR="006C2044" w:rsidRPr="00A73F48">
        <w:t xml:space="preserve">” y damos clic en el botón “Aceptar”. </w:t>
      </w:r>
    </w:p>
    <w:p w:rsidR="00384EE8" w:rsidRDefault="006C2044" w:rsidP="00325CCA">
      <w:pPr>
        <w:pStyle w:val="Ttulo"/>
      </w:pPr>
      <w:r w:rsidRPr="00A73F48">
        <w:rPr>
          <w:noProof/>
        </w:rPr>
        <w:drawing>
          <wp:inline distT="0" distB="0" distL="0" distR="0" wp14:anchorId="02FD6069" wp14:editId="7B0683A8">
            <wp:extent cx="5612130" cy="1601470"/>
            <wp:effectExtent l="0" t="0" r="7620" b="0"/>
            <wp:docPr id="14" name="Imagen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1601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2044" w:rsidRPr="00A73F48" w:rsidRDefault="00384EE8" w:rsidP="00384EE8">
      <w:pPr>
        <w:pStyle w:val="Cita"/>
      </w:pPr>
      <w:bookmarkStart w:id="54" w:name="_Toc508232341"/>
      <w:bookmarkStart w:id="55" w:name="_Toc508444752"/>
      <w:r>
        <w:t xml:space="preserve">Ilustración </w:t>
      </w:r>
      <w:fldSimple w:instr=" SEQ Ilustración \* ARABIC ">
        <w:r w:rsidR="000D3B06">
          <w:rPr>
            <w:noProof/>
          </w:rPr>
          <w:t>14</w:t>
        </w:r>
      </w:fldSimple>
      <w:r>
        <w:t xml:space="preserve"> </w:t>
      </w:r>
      <w:proofErr w:type="spellStart"/>
      <w:r>
        <w:t>Simbolo</w:t>
      </w:r>
      <w:proofErr w:type="spellEnd"/>
      <w:r>
        <w:t xml:space="preserve"> del sistema</w:t>
      </w:r>
      <w:bookmarkEnd w:id="54"/>
      <w:bookmarkEnd w:id="55"/>
    </w:p>
    <w:p w:rsidR="00EE267D" w:rsidRPr="00A73F48" w:rsidRDefault="006C2044" w:rsidP="008769C5">
      <w:r w:rsidRPr="00A73F48">
        <w:t xml:space="preserve">Se nos abrirá </w:t>
      </w:r>
      <w:r w:rsidR="00EE267D" w:rsidRPr="00A73F48">
        <w:t>el símbolo del sistema ubicado en la carpeta del usuario del ordenador, en este caso el usuario principal es “</w:t>
      </w:r>
      <w:proofErr w:type="spellStart"/>
      <w:r w:rsidR="00EE267D" w:rsidRPr="00A73F48">
        <w:t>Odin</w:t>
      </w:r>
      <w:proofErr w:type="spellEnd"/>
      <w:r w:rsidR="00EE267D" w:rsidRPr="00A73F48">
        <w:t>”, por medio del comando “</w:t>
      </w:r>
      <w:proofErr w:type="gramStart"/>
      <w:r w:rsidR="00EE267D" w:rsidRPr="00A73F48">
        <w:t>cd..</w:t>
      </w:r>
      <w:proofErr w:type="gramEnd"/>
      <w:r w:rsidR="00EE267D" w:rsidRPr="00A73F48">
        <w:t>” retrocedemos al disco local “C”.</w:t>
      </w:r>
    </w:p>
    <w:p w:rsidR="00384EE8" w:rsidRDefault="00EE267D" w:rsidP="00325CCA">
      <w:pPr>
        <w:pStyle w:val="Ttulo"/>
      </w:pPr>
      <w:r w:rsidRPr="00A73F48">
        <w:rPr>
          <w:noProof/>
        </w:rPr>
        <w:drawing>
          <wp:inline distT="0" distB="0" distL="0" distR="0" wp14:anchorId="425030B7" wp14:editId="6AB77072">
            <wp:extent cx="5610225" cy="1800225"/>
            <wp:effectExtent l="0" t="0" r="9525" b="9525"/>
            <wp:docPr id="16" name="Imagen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610225" cy="1800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E267D" w:rsidRPr="00A73F48" w:rsidRDefault="00384EE8" w:rsidP="00384EE8">
      <w:pPr>
        <w:pStyle w:val="Cita"/>
      </w:pPr>
      <w:bookmarkStart w:id="56" w:name="_Toc508232342"/>
      <w:bookmarkStart w:id="57" w:name="_Toc508444753"/>
      <w:r>
        <w:t xml:space="preserve">Ilustración </w:t>
      </w:r>
      <w:fldSimple w:instr=" SEQ Ilustración \* ARABIC ">
        <w:r w:rsidR="000D3B06">
          <w:rPr>
            <w:noProof/>
          </w:rPr>
          <w:t>15</w:t>
        </w:r>
      </w:fldSimple>
      <w:r>
        <w:t xml:space="preserve"> Ejecución del comando “</w:t>
      </w:r>
      <w:proofErr w:type="gramStart"/>
      <w:r>
        <w:t>cd..</w:t>
      </w:r>
      <w:proofErr w:type="gramEnd"/>
      <w:r>
        <w:t>”</w:t>
      </w:r>
      <w:bookmarkEnd w:id="56"/>
      <w:bookmarkEnd w:id="57"/>
    </w:p>
    <w:p w:rsidR="00384EE8" w:rsidRDefault="006C2044" w:rsidP="00325CCA">
      <w:pPr>
        <w:pStyle w:val="Ttulo"/>
      </w:pPr>
      <w:r w:rsidRPr="00A73F48">
        <w:t xml:space="preserve"> </w:t>
      </w:r>
      <w:r w:rsidR="00EE267D" w:rsidRPr="00A73F48">
        <w:rPr>
          <w:noProof/>
        </w:rPr>
        <w:drawing>
          <wp:inline distT="0" distB="0" distL="0" distR="0" wp14:anchorId="409128C0" wp14:editId="3C9234BD">
            <wp:extent cx="4810125" cy="1885950"/>
            <wp:effectExtent l="0" t="0" r="9525" b="0"/>
            <wp:docPr id="17" name="Imagen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4810125" cy="1885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2044" w:rsidRPr="00A73F48" w:rsidRDefault="00384EE8" w:rsidP="00384EE8">
      <w:pPr>
        <w:pStyle w:val="Cita"/>
      </w:pPr>
      <w:bookmarkStart w:id="58" w:name="_Toc508232343"/>
      <w:bookmarkStart w:id="59" w:name="_Toc508444754"/>
      <w:r>
        <w:t xml:space="preserve">Ilustración </w:t>
      </w:r>
      <w:fldSimple w:instr=" SEQ Ilustración \* ARABIC ">
        <w:r w:rsidR="000D3B06">
          <w:rPr>
            <w:noProof/>
          </w:rPr>
          <w:t>16</w:t>
        </w:r>
      </w:fldSimple>
      <w:r>
        <w:t xml:space="preserve"> Ejecución del comando “</w:t>
      </w:r>
      <w:proofErr w:type="gramStart"/>
      <w:r>
        <w:t>cd..</w:t>
      </w:r>
      <w:proofErr w:type="gramEnd"/>
      <w:r>
        <w:t>”</w:t>
      </w:r>
      <w:bookmarkEnd w:id="58"/>
      <w:bookmarkEnd w:id="59"/>
    </w:p>
    <w:p w:rsidR="00EE267D" w:rsidRPr="00A73F48" w:rsidRDefault="00EE267D" w:rsidP="008769C5">
      <w:r w:rsidRPr="00A73F48">
        <w:lastRenderedPageBreak/>
        <w:t xml:space="preserve">Una vez ubicados en el disco local “C” procedemos a buscar por medio del comando “cd </w:t>
      </w:r>
      <w:proofErr w:type="spellStart"/>
      <w:r w:rsidRPr="00A73F48">
        <w:t>nombreDeLaCarpeta</w:t>
      </w:r>
      <w:proofErr w:type="spellEnd"/>
      <w:r w:rsidRPr="00A73F48">
        <w:t xml:space="preserve">” la carpeta en donde se alojó el proyecto Calisoft, la ruta en este caso es la siguiente; </w:t>
      </w:r>
    </w:p>
    <w:p w:rsidR="00384EE8" w:rsidRDefault="00EE267D" w:rsidP="00325CCA">
      <w:pPr>
        <w:pStyle w:val="Ttulo"/>
      </w:pPr>
      <w:r w:rsidRPr="00A73F48">
        <w:rPr>
          <w:noProof/>
        </w:rPr>
        <w:drawing>
          <wp:inline distT="0" distB="0" distL="0" distR="0" wp14:anchorId="29E8805F" wp14:editId="3C3D7ED9">
            <wp:extent cx="4924425" cy="2581275"/>
            <wp:effectExtent l="0" t="0" r="9525" b="9525"/>
            <wp:docPr id="18" name="Imagen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4924425" cy="2581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E267D" w:rsidRPr="00A73F48" w:rsidRDefault="00384EE8" w:rsidP="00384EE8">
      <w:pPr>
        <w:pStyle w:val="Cita"/>
      </w:pPr>
      <w:bookmarkStart w:id="60" w:name="_Toc508232344"/>
      <w:bookmarkStart w:id="61" w:name="_Toc508444755"/>
      <w:r>
        <w:t xml:space="preserve">Ilustración </w:t>
      </w:r>
      <w:fldSimple w:instr=" SEQ Ilustración \* ARABIC ">
        <w:r w:rsidR="000D3B06">
          <w:rPr>
            <w:noProof/>
          </w:rPr>
          <w:t>17</w:t>
        </w:r>
      </w:fldSimple>
      <w:r>
        <w:t xml:space="preserve"> </w:t>
      </w:r>
      <w:proofErr w:type="spellStart"/>
      <w:r>
        <w:t>Cmd</w:t>
      </w:r>
      <w:proofErr w:type="spellEnd"/>
      <w:r>
        <w:t xml:space="preserve"> </w:t>
      </w:r>
      <w:r w:rsidR="00325CCA">
        <w:t>ubicación</w:t>
      </w:r>
      <w:r>
        <w:t xml:space="preserve"> de la carpeta principal</w:t>
      </w:r>
      <w:bookmarkEnd w:id="60"/>
      <w:bookmarkEnd w:id="61"/>
    </w:p>
    <w:p w:rsidR="00EE267D" w:rsidRPr="00A73F48" w:rsidRDefault="00EE267D" w:rsidP="008769C5">
      <w:r w:rsidRPr="00A73F48">
        <w:t xml:space="preserve">Una vez estemos </w:t>
      </w:r>
      <w:r w:rsidR="005824B1">
        <w:t xml:space="preserve">ubicados </w:t>
      </w:r>
      <w:r w:rsidRPr="00A73F48">
        <w:t>en la carpeta del proyecto</w:t>
      </w:r>
      <w:r w:rsidR="005824B1">
        <w:t>,</w:t>
      </w:r>
      <w:r w:rsidRPr="00A73F48">
        <w:t xml:space="preserve"> procede</w:t>
      </w:r>
      <w:r w:rsidR="005824B1">
        <w:t>re</w:t>
      </w:r>
      <w:r w:rsidRPr="00A73F48">
        <w:t>mos a ejecutar el co</w:t>
      </w:r>
      <w:r w:rsidR="005824B1">
        <w:t>mando “</w:t>
      </w:r>
      <w:proofErr w:type="spellStart"/>
      <w:r w:rsidR="005824B1">
        <w:t>composer</w:t>
      </w:r>
      <w:proofErr w:type="spellEnd"/>
      <w:r w:rsidR="005824B1">
        <w:t xml:space="preserve"> </w:t>
      </w:r>
      <w:proofErr w:type="spellStart"/>
      <w:r w:rsidR="005824B1">
        <w:t>install</w:t>
      </w:r>
      <w:proofErr w:type="spellEnd"/>
      <w:r w:rsidR="005824B1">
        <w:t>” y pulsamos la tecla</w:t>
      </w:r>
      <w:r w:rsidRPr="00A73F48">
        <w:t xml:space="preserve"> enter.</w:t>
      </w:r>
      <w:r w:rsidR="005824B1">
        <w:t xml:space="preserve"> </w:t>
      </w:r>
    </w:p>
    <w:p w:rsidR="005824B1" w:rsidRDefault="00EE267D" w:rsidP="00325CCA">
      <w:pPr>
        <w:pStyle w:val="Ttulo"/>
      </w:pPr>
      <w:r w:rsidRPr="00A73F48">
        <w:rPr>
          <w:noProof/>
        </w:rPr>
        <w:drawing>
          <wp:inline distT="0" distB="0" distL="0" distR="0" wp14:anchorId="40D84DF5" wp14:editId="51D9D0E5">
            <wp:extent cx="3933825" cy="1181100"/>
            <wp:effectExtent l="0" t="0" r="9525" b="0"/>
            <wp:docPr id="19" name="Imagen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3933825" cy="1181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E267D" w:rsidRPr="00A73F48" w:rsidRDefault="005824B1" w:rsidP="005824B1">
      <w:pPr>
        <w:pStyle w:val="Cita"/>
      </w:pPr>
      <w:bookmarkStart w:id="62" w:name="_Toc508232345"/>
      <w:bookmarkStart w:id="63" w:name="_Toc508444756"/>
      <w:r>
        <w:t xml:space="preserve">Ilustración </w:t>
      </w:r>
      <w:fldSimple w:instr=" SEQ Ilustración \* ARABIC ">
        <w:r w:rsidR="000D3B06">
          <w:rPr>
            <w:noProof/>
          </w:rPr>
          <w:t>18</w:t>
        </w:r>
      </w:fldSimple>
      <w:r>
        <w:t xml:space="preserve"> </w:t>
      </w:r>
      <w:proofErr w:type="spellStart"/>
      <w:r>
        <w:t>Composer</w:t>
      </w:r>
      <w:proofErr w:type="spellEnd"/>
      <w:r>
        <w:t xml:space="preserve"> </w:t>
      </w:r>
      <w:proofErr w:type="spellStart"/>
      <w:r>
        <w:t>install</w:t>
      </w:r>
      <w:proofErr w:type="spellEnd"/>
      <w:r>
        <w:t xml:space="preserve"> en CMD</w:t>
      </w:r>
      <w:bookmarkEnd w:id="62"/>
      <w:bookmarkEnd w:id="63"/>
    </w:p>
    <w:p w:rsidR="005824B1" w:rsidRDefault="002F3D1E" w:rsidP="00325CCA">
      <w:pPr>
        <w:pStyle w:val="Ttulo"/>
      </w:pPr>
      <w:r w:rsidRPr="00A73F48">
        <w:rPr>
          <w:noProof/>
        </w:rPr>
        <w:drawing>
          <wp:inline distT="0" distB="0" distL="0" distR="0" wp14:anchorId="7595F004" wp14:editId="3A466EED">
            <wp:extent cx="4924425" cy="971550"/>
            <wp:effectExtent l="0" t="0" r="9525" b="0"/>
            <wp:docPr id="20" name="Imagen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924425" cy="971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F3D1E" w:rsidRPr="00A73F48" w:rsidRDefault="005824B1" w:rsidP="005824B1">
      <w:pPr>
        <w:pStyle w:val="Cita"/>
      </w:pPr>
      <w:bookmarkStart w:id="64" w:name="_Toc508232346"/>
      <w:bookmarkStart w:id="65" w:name="_Toc508444757"/>
      <w:r>
        <w:t xml:space="preserve">Ilustración </w:t>
      </w:r>
      <w:fldSimple w:instr=" SEQ Ilustración \* ARABIC ">
        <w:r w:rsidR="000D3B06">
          <w:rPr>
            <w:noProof/>
          </w:rPr>
          <w:t>19</w:t>
        </w:r>
      </w:fldSimple>
      <w:r>
        <w:t xml:space="preserve"> Procedimiento de la </w:t>
      </w:r>
      <w:proofErr w:type="spellStart"/>
      <w:r>
        <w:t>isntalación</w:t>
      </w:r>
      <w:proofErr w:type="spellEnd"/>
      <w:r>
        <w:t xml:space="preserve"> de </w:t>
      </w:r>
      <w:proofErr w:type="spellStart"/>
      <w:r>
        <w:t>Composer</w:t>
      </w:r>
      <w:proofErr w:type="spellEnd"/>
      <w:r>
        <w:t xml:space="preserve"> en carpeta principal</w:t>
      </w:r>
      <w:bookmarkEnd w:id="64"/>
      <w:bookmarkEnd w:id="65"/>
    </w:p>
    <w:p w:rsidR="002F3D1E" w:rsidRPr="00A73F48" w:rsidRDefault="005824B1" w:rsidP="008769C5">
      <w:r>
        <w:t>Este comando procederá a ejecutar la instalación de Composer que</w:t>
      </w:r>
      <w:r w:rsidR="002F3D1E" w:rsidRPr="00A73F48">
        <w:t xml:space="preserve"> procederá a instalar automáticamente en nuestra carpeta, esto es indispensable para el correcto funcionamiento de Calisoft. </w:t>
      </w:r>
    </w:p>
    <w:p w:rsidR="005824B1" w:rsidRDefault="00197C56" w:rsidP="00325CCA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1F5C99D7" wp14:editId="02CFBC6F">
            <wp:extent cx="5612130" cy="4409440"/>
            <wp:effectExtent l="0" t="0" r="7620" b="0"/>
            <wp:docPr id="21" name="Imagen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4409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97C56" w:rsidRPr="00A73F48" w:rsidRDefault="005824B1" w:rsidP="005824B1">
      <w:pPr>
        <w:pStyle w:val="Cita"/>
      </w:pPr>
      <w:bookmarkStart w:id="66" w:name="_Toc508232347"/>
      <w:bookmarkStart w:id="67" w:name="_Toc508444758"/>
      <w:r>
        <w:t xml:space="preserve">Ilustración </w:t>
      </w:r>
      <w:fldSimple w:instr=" SEQ Ilustración \* ARABIC ">
        <w:r w:rsidR="000D3B06">
          <w:rPr>
            <w:noProof/>
          </w:rPr>
          <w:t>20</w:t>
        </w:r>
      </w:fldSimple>
      <w:r>
        <w:t xml:space="preserve"> Finalización de Composer en carpeta principal</w:t>
      </w:r>
      <w:bookmarkEnd w:id="66"/>
      <w:bookmarkEnd w:id="67"/>
    </w:p>
    <w:p w:rsidR="00197C56" w:rsidRPr="00A73F48" w:rsidRDefault="00197C56" w:rsidP="008769C5">
      <w:r w:rsidRPr="00A73F48">
        <w:t xml:space="preserve">De esta forma </w:t>
      </w:r>
      <w:r w:rsidR="00325CCA">
        <w:t xml:space="preserve">se </w:t>
      </w:r>
      <w:r w:rsidRPr="00A73F48">
        <w:t>debe finalizar la instalación de C</w:t>
      </w:r>
      <w:r w:rsidR="007B2347" w:rsidRPr="00A73F48">
        <w:t>omposer. A continuación,</w:t>
      </w:r>
      <w:r w:rsidRPr="00A73F48">
        <w:t xml:space="preserve"> procedemos a ejecutar el comando “</w:t>
      </w:r>
      <w:proofErr w:type="spellStart"/>
      <w:r w:rsidRPr="00A73F48">
        <w:t>Composer</w:t>
      </w:r>
      <w:proofErr w:type="spellEnd"/>
      <w:r w:rsidRPr="00A73F48">
        <w:t xml:space="preserve"> </w:t>
      </w:r>
      <w:proofErr w:type="spellStart"/>
      <w:r w:rsidRPr="00A73F48">
        <w:t>update</w:t>
      </w:r>
      <w:proofErr w:type="spellEnd"/>
      <w:r w:rsidRPr="00A73F48">
        <w:t>”</w:t>
      </w:r>
      <w:r w:rsidR="007B2347" w:rsidRPr="00A73F48">
        <w:t>, para que actualice su contenido.</w:t>
      </w:r>
    </w:p>
    <w:p w:rsidR="00325CCA" w:rsidRDefault="007B2347" w:rsidP="00325CCA">
      <w:pPr>
        <w:pStyle w:val="Ttulo"/>
      </w:pPr>
      <w:r w:rsidRPr="00A73F48">
        <w:rPr>
          <w:noProof/>
        </w:rPr>
        <w:drawing>
          <wp:inline distT="0" distB="0" distL="0" distR="0" wp14:anchorId="5B5D2C31" wp14:editId="4C3C6E64">
            <wp:extent cx="5067300" cy="1019175"/>
            <wp:effectExtent l="0" t="0" r="0" b="9525"/>
            <wp:docPr id="22" name="Imagen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067300" cy="1019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B2347" w:rsidRPr="00A73F48" w:rsidRDefault="00325CCA" w:rsidP="00325CCA">
      <w:pPr>
        <w:pStyle w:val="Cita"/>
      </w:pPr>
      <w:bookmarkStart w:id="68" w:name="_Toc508232348"/>
      <w:bookmarkStart w:id="69" w:name="_Toc508444759"/>
      <w:r>
        <w:t xml:space="preserve">Ilustración </w:t>
      </w:r>
      <w:fldSimple w:instr=" SEQ Ilustración \* ARABIC ">
        <w:r w:rsidR="000D3B06">
          <w:rPr>
            <w:noProof/>
          </w:rPr>
          <w:t>21</w:t>
        </w:r>
      </w:fldSimple>
      <w:r>
        <w:t xml:space="preserve"> Comando </w:t>
      </w:r>
      <w:proofErr w:type="spellStart"/>
      <w:r>
        <w:t>Composer</w:t>
      </w:r>
      <w:proofErr w:type="spellEnd"/>
      <w:r>
        <w:t xml:space="preserve"> </w:t>
      </w:r>
      <w:proofErr w:type="spellStart"/>
      <w:r>
        <w:t>update</w:t>
      </w:r>
      <w:proofErr w:type="spellEnd"/>
      <w:r>
        <w:t xml:space="preserve"> en CMD</w:t>
      </w:r>
      <w:bookmarkEnd w:id="68"/>
      <w:bookmarkEnd w:id="69"/>
    </w:p>
    <w:p w:rsidR="007B2347" w:rsidRPr="00A73F48" w:rsidRDefault="00235565" w:rsidP="008769C5">
      <w:r>
        <w:t>Pulsamos la tecla</w:t>
      </w:r>
      <w:r w:rsidR="007B2347" w:rsidRPr="00A73F48">
        <w:t xml:space="preserve"> enter y la actualización se generará automáticamente y deberá finalizar de la siguiente manera;</w:t>
      </w:r>
    </w:p>
    <w:p w:rsidR="00325CCA" w:rsidRDefault="00631F9F" w:rsidP="00325CCA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31C28D0C" wp14:editId="769D43D6">
            <wp:extent cx="5612130" cy="4505325"/>
            <wp:effectExtent l="0" t="0" r="7620" b="9525"/>
            <wp:docPr id="23" name="Imagen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4505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B2347" w:rsidRPr="00A73F48" w:rsidRDefault="00325CCA" w:rsidP="00325CCA">
      <w:pPr>
        <w:pStyle w:val="Cita"/>
      </w:pPr>
      <w:bookmarkStart w:id="70" w:name="_Toc508232349"/>
      <w:bookmarkStart w:id="71" w:name="_Toc508444760"/>
      <w:r>
        <w:t xml:space="preserve">Ilustración </w:t>
      </w:r>
      <w:fldSimple w:instr=" SEQ Ilustración \* ARABIC ">
        <w:r w:rsidR="000D3B06">
          <w:rPr>
            <w:noProof/>
          </w:rPr>
          <w:t>22</w:t>
        </w:r>
      </w:fldSimple>
      <w:r>
        <w:t xml:space="preserve"> </w:t>
      </w:r>
      <w:proofErr w:type="spellStart"/>
      <w:r>
        <w:t>Actualizción</w:t>
      </w:r>
      <w:proofErr w:type="spellEnd"/>
      <w:r>
        <w:t xml:space="preserve"> </w:t>
      </w:r>
      <w:proofErr w:type="spellStart"/>
      <w:r>
        <w:t>Composer</w:t>
      </w:r>
      <w:proofErr w:type="spellEnd"/>
      <w:r>
        <w:t xml:space="preserve"> en CMD</w:t>
      </w:r>
      <w:bookmarkEnd w:id="70"/>
      <w:bookmarkEnd w:id="71"/>
    </w:p>
    <w:p w:rsidR="00886087" w:rsidRDefault="00886087" w:rsidP="00886087">
      <w:pPr>
        <w:pStyle w:val="Ttulo2"/>
      </w:pPr>
      <w:bookmarkStart w:id="72" w:name="_Toc508444725"/>
      <w:r>
        <w:t>Creación de la base de datos</w:t>
      </w:r>
      <w:bookmarkEnd w:id="72"/>
    </w:p>
    <w:p w:rsidR="00DA3BE0" w:rsidRPr="00A73F48" w:rsidRDefault="00631F9F" w:rsidP="008769C5">
      <w:r w:rsidRPr="00A73F48">
        <w:t>Una vez tengamos instalado y actualizado Composer</w:t>
      </w:r>
      <w:r w:rsidR="00325CCA">
        <w:t xml:space="preserve"> en nuestra carpeta principal</w:t>
      </w:r>
      <w:r w:rsidRPr="00A73F48">
        <w:t>, procederemos a crear una base de datos, que se llamará D</w:t>
      </w:r>
      <w:r w:rsidR="00235565">
        <w:t>BS_Calisoft, en este caso se usó</w:t>
      </w:r>
      <w:r w:rsidRPr="00A73F48">
        <w:t xml:space="preserve"> el programa Navicat, que si</w:t>
      </w:r>
      <w:r w:rsidR="00325CCA">
        <w:t>rve como gestor de base de datos, ustedes pueden usar el de su preferencia</w:t>
      </w:r>
      <w:r w:rsidRPr="00A73F48">
        <w:t xml:space="preserve">. </w:t>
      </w:r>
    </w:p>
    <w:p w:rsidR="00325CCA" w:rsidRDefault="00DA3BE0" w:rsidP="00325CCA">
      <w:pPr>
        <w:pStyle w:val="Ttulo"/>
        <w:keepNext/>
      </w:pPr>
      <w:r w:rsidRPr="00A73F48">
        <w:rPr>
          <w:noProof/>
        </w:rPr>
        <w:lastRenderedPageBreak/>
        <w:drawing>
          <wp:inline distT="0" distB="0" distL="0" distR="0" wp14:anchorId="0D41E668" wp14:editId="5054756F">
            <wp:extent cx="3714750" cy="2533650"/>
            <wp:effectExtent l="0" t="0" r="0" b="0"/>
            <wp:docPr id="25" name="Imagen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3714750" cy="2533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A3BE0" w:rsidRPr="00A73F48" w:rsidRDefault="00325CCA" w:rsidP="00325CCA">
      <w:pPr>
        <w:pStyle w:val="Cita"/>
      </w:pPr>
      <w:bookmarkStart w:id="73" w:name="_Toc508232350"/>
      <w:bookmarkStart w:id="74" w:name="_Toc508444761"/>
      <w:r>
        <w:t xml:space="preserve">Ilustración </w:t>
      </w:r>
      <w:fldSimple w:instr=" SEQ Ilustración \* ARABIC ">
        <w:r w:rsidR="000D3B06">
          <w:rPr>
            <w:noProof/>
          </w:rPr>
          <w:t>23</w:t>
        </w:r>
      </w:fldSimple>
      <w:r>
        <w:t xml:space="preserve"> Creación base de datos</w:t>
      </w:r>
      <w:bookmarkEnd w:id="73"/>
      <w:bookmarkEnd w:id="74"/>
    </w:p>
    <w:p w:rsidR="00DA3BE0" w:rsidRDefault="00DA3BE0" w:rsidP="008769C5">
      <w:r w:rsidRPr="00A73F48">
        <w:t>Tengan en cuenta el usuario y la contraseña con el que se crea la conexión,</w:t>
      </w:r>
      <w:r w:rsidR="00325CCA">
        <w:t xml:space="preserve"> ya que posteriormente serán necesarios.</w:t>
      </w:r>
      <w:r w:rsidRPr="00A73F48">
        <w:t xml:space="preserve"> </w:t>
      </w:r>
      <w:r w:rsidR="00325CCA">
        <w:t>E</w:t>
      </w:r>
      <w:r w:rsidRPr="00A73F48">
        <w:t>n este paso sólo es necesario crear la base de datos.</w:t>
      </w:r>
    </w:p>
    <w:p w:rsidR="00886087" w:rsidRPr="00A73F48" w:rsidRDefault="00886087" w:rsidP="00886087">
      <w:pPr>
        <w:pStyle w:val="Ttulo2"/>
      </w:pPr>
      <w:bookmarkStart w:id="75" w:name="_Toc508444726"/>
      <w:r>
        <w:t xml:space="preserve">Modificación del archivo </w:t>
      </w:r>
      <w:proofErr w:type="spellStart"/>
      <w:r>
        <w:t>example.env</w:t>
      </w:r>
      <w:bookmarkEnd w:id="75"/>
      <w:proofErr w:type="spellEnd"/>
    </w:p>
    <w:p w:rsidR="00631F9F" w:rsidRPr="00A73F48" w:rsidRDefault="00325CCA" w:rsidP="008769C5">
      <w:r>
        <w:t>Ahora, debemos ir a la carpeta principal del proyecto y buscamos el archivo “</w:t>
      </w:r>
      <w:proofErr w:type="spellStart"/>
      <w:r>
        <w:t>example.env</w:t>
      </w:r>
      <w:proofErr w:type="spellEnd"/>
      <w:r>
        <w:t>”</w:t>
      </w:r>
      <w:r w:rsidR="005945C9">
        <w:t>.</w:t>
      </w:r>
    </w:p>
    <w:p w:rsidR="005945C9" w:rsidRDefault="00631F9F" w:rsidP="005945C9">
      <w:pPr>
        <w:pStyle w:val="Ttulo"/>
        <w:keepNext/>
      </w:pPr>
      <w:r w:rsidRPr="00A73F48">
        <w:rPr>
          <w:noProof/>
        </w:rPr>
        <w:lastRenderedPageBreak/>
        <w:drawing>
          <wp:inline distT="0" distB="0" distL="0" distR="0" wp14:anchorId="46373A4C" wp14:editId="3DB521B7">
            <wp:extent cx="4219575" cy="3642356"/>
            <wp:effectExtent l="0" t="0" r="0" b="0"/>
            <wp:docPr id="24" name="Imagen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4230475" cy="3651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31F9F" w:rsidRPr="00A73F48" w:rsidRDefault="005945C9" w:rsidP="005945C9">
      <w:pPr>
        <w:pStyle w:val="Cita"/>
      </w:pPr>
      <w:bookmarkStart w:id="76" w:name="_Toc508232351"/>
      <w:bookmarkStart w:id="77" w:name="_Toc508444762"/>
      <w:r>
        <w:t xml:space="preserve">Ilustración </w:t>
      </w:r>
      <w:fldSimple w:instr=" SEQ Ilustración \* ARABIC ">
        <w:r w:rsidR="000D3B06">
          <w:rPr>
            <w:noProof/>
          </w:rPr>
          <w:t>24</w:t>
        </w:r>
      </w:fldSimple>
      <w:r>
        <w:t xml:space="preserve"> Ubicación archivo "</w:t>
      </w:r>
      <w:proofErr w:type="spellStart"/>
      <w:r>
        <w:t>excample.env</w:t>
      </w:r>
      <w:proofErr w:type="spellEnd"/>
      <w:r>
        <w:t>"</w:t>
      </w:r>
      <w:bookmarkEnd w:id="76"/>
      <w:bookmarkEnd w:id="77"/>
    </w:p>
    <w:p w:rsidR="00631F9F" w:rsidRPr="00A73F48" w:rsidRDefault="00DA3BE0" w:rsidP="008769C5">
      <w:r w:rsidRPr="00A73F48">
        <w:t xml:space="preserve">Para </w:t>
      </w:r>
      <w:r w:rsidR="005945C9">
        <w:t>modificar</w:t>
      </w:r>
      <w:r w:rsidRPr="00A73F48">
        <w:t xml:space="preserve"> el archivo</w:t>
      </w:r>
      <w:r w:rsidR="00631F9F" w:rsidRPr="00A73F48">
        <w:t xml:space="preserve"> </w:t>
      </w:r>
      <w:r w:rsidR="005945C9">
        <w:t>“</w:t>
      </w:r>
      <w:proofErr w:type="spellStart"/>
      <w:r w:rsidRPr="00A73F48">
        <w:t>example.env</w:t>
      </w:r>
      <w:proofErr w:type="spellEnd"/>
      <w:r w:rsidR="005945C9">
        <w:t>”</w:t>
      </w:r>
      <w:r w:rsidR="00886087">
        <w:t xml:space="preserve"> </w:t>
      </w:r>
      <w:r w:rsidR="00631F9F" w:rsidRPr="00A73F48">
        <w:t xml:space="preserve">es necesario </w:t>
      </w:r>
      <w:r w:rsidRPr="00A73F48">
        <w:t>abrirlo</w:t>
      </w:r>
      <w:r w:rsidR="00631F9F" w:rsidRPr="00A73F48">
        <w:t xml:space="preserve"> por medio de un editor de texto, en este caso usaremos el editor de texto Visual Studio </w:t>
      </w:r>
      <w:proofErr w:type="spellStart"/>
      <w:r w:rsidR="00631F9F" w:rsidRPr="00A73F48">
        <w:t>Code</w:t>
      </w:r>
      <w:proofErr w:type="spellEnd"/>
      <w:r w:rsidRPr="00A73F48">
        <w:t xml:space="preserve"> para editar el archivo</w:t>
      </w:r>
      <w:r w:rsidR="005945C9">
        <w:t>, usted puede usar el editor de texto de su preferencia</w:t>
      </w:r>
      <w:r w:rsidRPr="00A73F48">
        <w:t xml:space="preserve">. </w:t>
      </w:r>
    </w:p>
    <w:p w:rsidR="005945C9" w:rsidRDefault="00ED424A" w:rsidP="005945C9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7ECABF87" wp14:editId="4164E1B1">
            <wp:extent cx="4029075" cy="6934200"/>
            <wp:effectExtent l="0" t="0" r="9525" b="0"/>
            <wp:docPr id="27" name="Imagen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4029075" cy="6934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A3BE0" w:rsidRPr="00A73F48" w:rsidRDefault="005945C9" w:rsidP="005945C9">
      <w:pPr>
        <w:pStyle w:val="Cita"/>
      </w:pPr>
      <w:bookmarkStart w:id="78" w:name="_Toc508232352"/>
      <w:bookmarkStart w:id="79" w:name="_Toc508444763"/>
      <w:r>
        <w:t xml:space="preserve">Ilustración </w:t>
      </w:r>
      <w:fldSimple w:instr=" SEQ Ilustración \* ARABIC ">
        <w:r w:rsidR="000D3B06">
          <w:rPr>
            <w:noProof/>
          </w:rPr>
          <w:t>25</w:t>
        </w:r>
      </w:fldSimple>
      <w:r>
        <w:t xml:space="preserve"> Contenido archivo "</w:t>
      </w:r>
      <w:proofErr w:type="spellStart"/>
      <w:r>
        <w:t>example.env</w:t>
      </w:r>
      <w:proofErr w:type="spellEnd"/>
      <w:r>
        <w:t>"</w:t>
      </w:r>
      <w:bookmarkEnd w:id="78"/>
      <w:bookmarkEnd w:id="79"/>
    </w:p>
    <w:p w:rsidR="005945C9" w:rsidRDefault="00ED424A" w:rsidP="008769C5">
      <w:r w:rsidRPr="00A73F48">
        <w:t>Se debe modificar la sección “DB_DATABASE” con forme al nombre con el</w:t>
      </w:r>
      <w:r w:rsidR="005945C9">
        <w:t xml:space="preserve"> que se creó la base de datos, e</w:t>
      </w:r>
      <w:r w:rsidRPr="00A73F48">
        <w:t xml:space="preserve">l </w:t>
      </w:r>
      <w:proofErr w:type="spellStart"/>
      <w:r w:rsidRPr="00A73F48">
        <w:t>username</w:t>
      </w:r>
      <w:proofErr w:type="spellEnd"/>
      <w:r w:rsidRPr="00A73F48">
        <w:t xml:space="preserve"> y el </w:t>
      </w:r>
      <w:proofErr w:type="spellStart"/>
      <w:r w:rsidRPr="00A73F48">
        <w:t>password</w:t>
      </w:r>
      <w:proofErr w:type="spellEnd"/>
      <w:r w:rsidRPr="00A73F48">
        <w:t xml:space="preserve"> deben corresponder a su configuración.  </w:t>
      </w:r>
    </w:p>
    <w:p w:rsidR="00886087" w:rsidRDefault="00886087" w:rsidP="008769C5"/>
    <w:p w:rsidR="00886087" w:rsidRDefault="00886087" w:rsidP="00886087">
      <w:pPr>
        <w:pStyle w:val="Ttulo2"/>
      </w:pPr>
      <w:bookmarkStart w:id="80" w:name="_Toc508444727"/>
      <w:r>
        <w:lastRenderedPageBreak/>
        <w:t>Configuración del repositorio de MAIL</w:t>
      </w:r>
      <w:bookmarkEnd w:id="80"/>
    </w:p>
    <w:p w:rsidR="00DA3BE0" w:rsidRPr="00A73F48" w:rsidRDefault="005945C9" w:rsidP="008769C5">
      <w:r>
        <w:t xml:space="preserve">Se debe configurar la sección de </w:t>
      </w:r>
      <w:r w:rsidR="003200B5" w:rsidRPr="00A73F48">
        <w:t xml:space="preserve">MAIL </w:t>
      </w:r>
      <w:r>
        <w:t>para que el aplicativo envíe mensajes vía correo, esta configuración debe realizarse de la siguiente manera;</w:t>
      </w:r>
    </w:p>
    <w:p w:rsidR="005945C9" w:rsidRDefault="003200B5" w:rsidP="005945C9">
      <w:pPr>
        <w:pStyle w:val="Ttulo"/>
      </w:pPr>
      <w:r w:rsidRPr="00A73F48">
        <w:rPr>
          <w:noProof/>
        </w:rPr>
        <w:drawing>
          <wp:inline distT="0" distB="0" distL="0" distR="0" wp14:anchorId="0C536BD7" wp14:editId="408071D6">
            <wp:extent cx="2286000" cy="1190625"/>
            <wp:effectExtent l="0" t="0" r="0" b="9525"/>
            <wp:docPr id="28" name="Imagen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2286000" cy="1190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00B5" w:rsidRPr="00A73F48" w:rsidRDefault="005945C9" w:rsidP="005945C9">
      <w:pPr>
        <w:pStyle w:val="Cita"/>
      </w:pPr>
      <w:bookmarkStart w:id="81" w:name="_Toc508232353"/>
      <w:bookmarkStart w:id="82" w:name="_Toc508444764"/>
      <w:r>
        <w:t xml:space="preserve">Ilustración </w:t>
      </w:r>
      <w:fldSimple w:instr=" SEQ Ilustración \* ARABIC ">
        <w:r w:rsidR="000D3B06">
          <w:rPr>
            <w:noProof/>
          </w:rPr>
          <w:t>26</w:t>
        </w:r>
      </w:fldSimple>
      <w:r>
        <w:t xml:space="preserve"> Configuración de MAIL</w:t>
      </w:r>
      <w:bookmarkEnd w:id="81"/>
      <w:bookmarkEnd w:id="82"/>
    </w:p>
    <w:p w:rsidR="002F0E83" w:rsidRDefault="003200B5" w:rsidP="002F0E83">
      <w:pPr>
        <w:rPr>
          <w:rStyle w:val="Hipervnculo"/>
          <w:color w:val="auto"/>
          <w:u w:val="none"/>
        </w:rPr>
      </w:pPr>
      <w:r w:rsidRPr="00A73F48">
        <w:t xml:space="preserve">Es necesario que se dirija a la página </w:t>
      </w:r>
      <w:hyperlink r:id="rId37" w:history="1">
        <w:r w:rsidRPr="00A73F48">
          <w:rPr>
            <w:rStyle w:val="Hipervnculo"/>
            <w:u w:val="none"/>
          </w:rPr>
          <w:t>https://mailtrap.io/</w:t>
        </w:r>
      </w:hyperlink>
      <w:r w:rsidR="002F0E83">
        <w:rPr>
          <w:rStyle w:val="Hipervnculo"/>
          <w:u w:val="none"/>
        </w:rPr>
        <w:t xml:space="preserve"> </w:t>
      </w:r>
      <w:r w:rsidR="002F0E83">
        <w:rPr>
          <w:rStyle w:val="Hipervnculo"/>
          <w:color w:val="auto"/>
          <w:u w:val="none"/>
        </w:rPr>
        <w:t>y hacer uso de sus servicios, “</w:t>
      </w:r>
      <w:proofErr w:type="spellStart"/>
      <w:r w:rsidR="002F0E83" w:rsidRPr="002F0E83">
        <w:rPr>
          <w:rStyle w:val="Hipervnculo"/>
          <w:color w:val="auto"/>
          <w:u w:val="none"/>
        </w:rPr>
        <w:t>Mailtrap</w:t>
      </w:r>
      <w:proofErr w:type="spellEnd"/>
      <w:r w:rsidR="002F0E83" w:rsidRPr="002F0E83">
        <w:rPr>
          <w:rStyle w:val="Hipervnculo"/>
          <w:color w:val="auto"/>
          <w:u w:val="none"/>
        </w:rPr>
        <w:t xml:space="preserve"> es un servidor SMTP falso para que los equipos de desarrollo prueben, vean y compartan los correos electrónicos enviados desde los entornos de desarrollo y puesta en escena sin enviar spam a clientes reales.</w:t>
      </w:r>
      <w:r w:rsidR="002F0E83">
        <w:rPr>
          <w:rStyle w:val="Hipervnculo"/>
          <w:color w:val="auto"/>
          <w:u w:val="none"/>
        </w:rPr>
        <w:t xml:space="preserve">” </w:t>
      </w:r>
      <w:r w:rsidR="002F0E83">
        <w:rPr>
          <w:rStyle w:val="Hipervnculo"/>
          <w:color w:val="auto"/>
          <w:u w:val="none"/>
        </w:rPr>
        <w:fldChar w:fldCharType="begin" w:fldLock="1"/>
      </w:r>
      <w:r w:rsidR="002F0E83">
        <w:rPr>
          <w:rStyle w:val="Hipervnculo"/>
          <w:color w:val="auto"/>
          <w:u w:val="none"/>
        </w:rPr>
        <w:instrText>ADDIN CSL_CITATION { "citationItems" : [ { "id" : "ITEM-1", "itemData" : { "URL" : "https://mailtrap.io/", "accessed" : { "date-parts" : [ [ "2018", "3", "8" ] ] }, "author" : [ { "dropping-particle" : "", "family" : "mailtrap", "given" : "", "non-dropping-particle" : "", "parse-names" : false, "suffix" : "" } ], "id" : "ITEM-1", "issued" : { "date-parts" : [ [ "0" ] ] }, "title" : "mailtrap.io", "type" : "webpage" }, "uris" : [ "http://www.mendeley.com/documents/?uuid=7630dbd4-14c9-37a2-b139-bd3eaf7e8ec9" ] } ], "mendeley" : { "formattedCitation" : "(mailtrap, n.d.)", "plainTextFormattedCitation" : "(mailtrap, n.d.)", "previouslyFormattedCitation" : "(mailtrap, n.d.)" }, "properties" : {  }, "schema" : "https://github.com/citation-style-language/schema/raw/master/csl-citation.json" }</w:instrText>
      </w:r>
      <w:r w:rsidR="002F0E83">
        <w:rPr>
          <w:rStyle w:val="Hipervnculo"/>
          <w:color w:val="auto"/>
          <w:u w:val="none"/>
        </w:rPr>
        <w:fldChar w:fldCharType="separate"/>
      </w:r>
      <w:r w:rsidR="002F0E83" w:rsidRPr="002F0E83">
        <w:rPr>
          <w:rStyle w:val="Hipervnculo"/>
          <w:noProof/>
          <w:color w:val="auto"/>
          <w:u w:val="none"/>
        </w:rPr>
        <w:t>(mailtrap, n.d.)</w:t>
      </w:r>
      <w:r w:rsidR="002F0E83">
        <w:rPr>
          <w:rStyle w:val="Hipervnculo"/>
          <w:color w:val="auto"/>
          <w:u w:val="none"/>
        </w:rPr>
        <w:fldChar w:fldCharType="end"/>
      </w:r>
    </w:p>
    <w:p w:rsidR="002F0E83" w:rsidRDefault="003200B5" w:rsidP="002F0E83">
      <w:r w:rsidRPr="00A73F48">
        <w:t xml:space="preserve"> </w:t>
      </w:r>
      <w:r w:rsidRPr="002F0E83">
        <w:rPr>
          <w:noProof/>
        </w:rPr>
        <w:drawing>
          <wp:inline distT="0" distB="0" distL="0" distR="0" wp14:anchorId="11BA905D" wp14:editId="541621BC">
            <wp:extent cx="5612130" cy="2955290"/>
            <wp:effectExtent l="0" t="0" r="7620" b="0"/>
            <wp:docPr id="29" name="Imagen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2955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00B5" w:rsidRPr="00A73F48" w:rsidRDefault="002F0E83" w:rsidP="002F0E83">
      <w:pPr>
        <w:pStyle w:val="Cita"/>
      </w:pPr>
      <w:bookmarkStart w:id="83" w:name="_Toc508232354"/>
      <w:bookmarkStart w:id="84" w:name="_Toc508444765"/>
      <w:r>
        <w:t xml:space="preserve">Ilustración </w:t>
      </w:r>
      <w:fldSimple w:instr=" SEQ Ilustración \* ARABIC ">
        <w:r w:rsidR="000D3B06">
          <w:rPr>
            <w:noProof/>
          </w:rPr>
          <w:t>27</w:t>
        </w:r>
      </w:fldSimple>
      <w:r>
        <w:t xml:space="preserve"> Página principal de </w:t>
      </w:r>
      <w:proofErr w:type="spellStart"/>
      <w:r>
        <w:t>Mailtrap</w:t>
      </w:r>
      <w:bookmarkEnd w:id="83"/>
      <w:bookmarkEnd w:id="84"/>
      <w:proofErr w:type="spellEnd"/>
    </w:p>
    <w:p w:rsidR="003200B5" w:rsidRPr="00A73F48" w:rsidRDefault="003200B5" w:rsidP="008769C5">
      <w:r w:rsidRPr="00A73F48">
        <w:t>Una vez estando en la página</w:t>
      </w:r>
      <w:r w:rsidR="002F0E83">
        <w:t xml:space="preserve"> principal</w:t>
      </w:r>
      <w:r w:rsidRPr="00A73F48">
        <w:t xml:space="preserve">, </w:t>
      </w:r>
      <w:r w:rsidR="003F497C" w:rsidRPr="00A73F48">
        <w:t>procederemos</w:t>
      </w:r>
      <w:r w:rsidR="003F497C">
        <w:t xml:space="preserve"> </w:t>
      </w:r>
      <w:r w:rsidR="003F497C" w:rsidRPr="00A73F48">
        <w:t>a</w:t>
      </w:r>
      <w:r w:rsidRPr="00A73F48">
        <w:t xml:space="preserve"> dar clic en el botón “</w:t>
      </w:r>
      <w:proofErr w:type="spellStart"/>
      <w:r w:rsidRPr="00A73F48">
        <w:t>Sing</w:t>
      </w:r>
      <w:proofErr w:type="spellEnd"/>
      <w:r w:rsidRPr="00A73F48">
        <w:t xml:space="preserve"> up” el cual nos redirigirá a la siguiente ventana;</w:t>
      </w:r>
    </w:p>
    <w:p w:rsidR="00BE3677" w:rsidRDefault="003200B5" w:rsidP="00BE3677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066F93EA" wp14:editId="5390FEDD">
            <wp:extent cx="5612130" cy="3713480"/>
            <wp:effectExtent l="0" t="0" r="7620" b="1270"/>
            <wp:docPr id="30" name="Imagen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3713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200B5" w:rsidRPr="00A73F48" w:rsidRDefault="00BE3677" w:rsidP="00BE3677">
      <w:pPr>
        <w:pStyle w:val="Cita"/>
      </w:pPr>
      <w:bookmarkStart w:id="85" w:name="_Toc508444766"/>
      <w:r>
        <w:t xml:space="preserve">Ilustración </w:t>
      </w:r>
      <w:fldSimple w:instr=" SEQ Ilustración \* ARABIC ">
        <w:r w:rsidR="000D3B06">
          <w:rPr>
            <w:noProof/>
          </w:rPr>
          <w:t>28</w:t>
        </w:r>
      </w:fldSimple>
      <w:r>
        <w:t xml:space="preserve"> Inició de sesión </w:t>
      </w:r>
      <w:proofErr w:type="spellStart"/>
      <w:r>
        <w:t>Mailtrap</w:t>
      </w:r>
      <w:bookmarkEnd w:id="85"/>
      <w:proofErr w:type="spellEnd"/>
    </w:p>
    <w:p w:rsidR="007B2347" w:rsidRPr="00A73F48" w:rsidRDefault="003200B5" w:rsidP="008769C5">
      <w:r w:rsidRPr="00A73F48">
        <w:t xml:space="preserve">Donde </w:t>
      </w:r>
      <w:r w:rsidR="002F0E83">
        <w:t>pulsaremos en</w:t>
      </w:r>
      <w:r w:rsidRPr="00A73F48">
        <w:t xml:space="preserve"> cualquiera de las tres opciones para crear una cuenta.  Una vez </w:t>
      </w:r>
      <w:r w:rsidR="009630F4">
        <w:t xml:space="preserve">cree el perfil e inicie sesión en </w:t>
      </w:r>
      <w:r w:rsidRPr="00A73F48">
        <w:t>la página, nos saldrá una ventana como la siguiente;</w:t>
      </w:r>
    </w:p>
    <w:p w:rsidR="009630F4" w:rsidRDefault="003200B5" w:rsidP="009630F4">
      <w:pPr>
        <w:pStyle w:val="Ttulo"/>
      </w:pPr>
      <w:r w:rsidRPr="00A73F48">
        <w:rPr>
          <w:noProof/>
        </w:rPr>
        <w:drawing>
          <wp:inline distT="0" distB="0" distL="0" distR="0" wp14:anchorId="4354BC54" wp14:editId="48B46363">
            <wp:extent cx="5612130" cy="1785620"/>
            <wp:effectExtent l="0" t="0" r="7620" b="5080"/>
            <wp:docPr id="31" name="Imagen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1785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630F4" w:rsidRDefault="009630F4" w:rsidP="009630F4">
      <w:pPr>
        <w:pStyle w:val="Cita"/>
      </w:pPr>
      <w:bookmarkStart w:id="86" w:name="_Toc508444767"/>
      <w:r>
        <w:t xml:space="preserve">Ilustración </w:t>
      </w:r>
      <w:fldSimple w:instr=" SEQ Ilustración \* ARABIC ">
        <w:r w:rsidR="000D3B06">
          <w:rPr>
            <w:noProof/>
          </w:rPr>
          <w:t>29</w:t>
        </w:r>
      </w:fldSimple>
      <w:r>
        <w:t xml:space="preserve"> </w:t>
      </w:r>
      <w:proofErr w:type="spellStart"/>
      <w:r>
        <w:t>Backend</w:t>
      </w:r>
      <w:proofErr w:type="spellEnd"/>
      <w:r>
        <w:t xml:space="preserve"> </w:t>
      </w:r>
      <w:proofErr w:type="spellStart"/>
      <w:r>
        <w:t>Mailtrap</w:t>
      </w:r>
      <w:bookmarkEnd w:id="86"/>
      <w:proofErr w:type="spellEnd"/>
    </w:p>
    <w:p w:rsidR="003200B5" w:rsidRPr="00A73F48" w:rsidRDefault="00BB5F3E" w:rsidP="008769C5">
      <w:r w:rsidRPr="00A73F48">
        <w:t xml:space="preserve">Por defecto se crea el repositorio de mensajes </w:t>
      </w:r>
      <w:r w:rsidR="009630F4">
        <w:t xml:space="preserve">llamado; </w:t>
      </w:r>
      <w:r w:rsidRPr="00A73F48">
        <w:t xml:space="preserve">“Demo </w:t>
      </w:r>
      <w:proofErr w:type="spellStart"/>
      <w:r w:rsidRPr="00A73F48">
        <w:t>in</w:t>
      </w:r>
      <w:r w:rsidR="009630F4">
        <w:t>box</w:t>
      </w:r>
      <w:proofErr w:type="spellEnd"/>
      <w:r w:rsidR="009630F4">
        <w:t>”, daremos clic en el para ingresar a sus</w:t>
      </w:r>
      <w:r w:rsidRPr="00A73F48">
        <w:t xml:space="preserve"> ajustes.</w:t>
      </w:r>
      <w:r w:rsidR="003200B5" w:rsidRPr="00A73F48">
        <w:t xml:space="preserve"> </w:t>
      </w:r>
    </w:p>
    <w:p w:rsidR="009630F4" w:rsidRDefault="00BB5F3E" w:rsidP="009630F4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435CEFBD" wp14:editId="42015639">
            <wp:extent cx="5612130" cy="3882390"/>
            <wp:effectExtent l="0" t="0" r="7620" b="3810"/>
            <wp:docPr id="32" name="Imagen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3882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630F4" w:rsidRDefault="009630F4" w:rsidP="009630F4">
      <w:pPr>
        <w:pStyle w:val="Cita"/>
      </w:pPr>
      <w:bookmarkStart w:id="87" w:name="_Toc508444768"/>
      <w:r>
        <w:t xml:space="preserve">Ilustración </w:t>
      </w:r>
      <w:fldSimple w:instr=" SEQ Ilustración \* ARABIC ">
        <w:r w:rsidR="000D3B06">
          <w:rPr>
            <w:noProof/>
          </w:rPr>
          <w:t>30</w:t>
        </w:r>
      </w:fldSimple>
      <w:r>
        <w:t xml:space="preserve"> Administración de mensajes de </w:t>
      </w:r>
      <w:proofErr w:type="spellStart"/>
      <w:r>
        <w:t>Mailtrap</w:t>
      </w:r>
      <w:bookmarkEnd w:id="87"/>
      <w:proofErr w:type="spellEnd"/>
    </w:p>
    <w:p w:rsidR="00BB5F3E" w:rsidRPr="00A73F48" w:rsidRDefault="00BB5F3E" w:rsidP="008769C5">
      <w:r w:rsidRPr="00A73F48">
        <w:t>Una vez dentro, iremos a la sección “</w:t>
      </w:r>
      <w:proofErr w:type="spellStart"/>
      <w:r w:rsidRPr="00A73F48">
        <w:t>Integratio</w:t>
      </w:r>
      <w:r w:rsidR="009630F4">
        <w:t>n</w:t>
      </w:r>
      <w:r w:rsidRPr="00A73F48">
        <w:t>s</w:t>
      </w:r>
      <w:proofErr w:type="spellEnd"/>
      <w:r w:rsidRPr="00A73F48">
        <w:t xml:space="preserve">” y en el input </w:t>
      </w:r>
      <w:proofErr w:type="spellStart"/>
      <w:r w:rsidRPr="00A73F48">
        <w:t>selec</w:t>
      </w:r>
      <w:proofErr w:type="spellEnd"/>
      <w:r w:rsidR="009630F4">
        <w:t xml:space="preserve"> llamado;</w:t>
      </w:r>
      <w:r w:rsidRPr="00A73F48">
        <w:t xml:space="preserve"> “Ruby </w:t>
      </w:r>
      <w:proofErr w:type="spellStart"/>
      <w:r w:rsidRPr="00A73F48">
        <w:t>on</w:t>
      </w:r>
      <w:proofErr w:type="spellEnd"/>
      <w:r w:rsidRPr="00A73F48">
        <w:t xml:space="preserve"> </w:t>
      </w:r>
      <w:proofErr w:type="spellStart"/>
      <w:r w:rsidRPr="00A73F48">
        <w:t>Rails</w:t>
      </w:r>
      <w:proofErr w:type="spellEnd"/>
      <w:r w:rsidRPr="00A73F48">
        <w:t xml:space="preserve">” buscaremos y seleccionaremos </w:t>
      </w:r>
      <w:r w:rsidR="009630F4">
        <w:t xml:space="preserve">la opción de </w:t>
      </w:r>
      <w:r w:rsidRPr="00A73F48">
        <w:t>“Laravel”</w:t>
      </w:r>
    </w:p>
    <w:p w:rsidR="009630F4" w:rsidRDefault="00BB5F3E" w:rsidP="009630F4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789E7421" wp14:editId="2C82A93A">
            <wp:extent cx="4000500" cy="5000625"/>
            <wp:effectExtent l="0" t="0" r="0" b="9525"/>
            <wp:docPr id="33" name="Imagen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5000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B5F3E" w:rsidRPr="00A73F48" w:rsidRDefault="009630F4" w:rsidP="009630F4">
      <w:pPr>
        <w:pStyle w:val="Cita"/>
      </w:pPr>
      <w:bookmarkStart w:id="88" w:name="_Toc508444769"/>
      <w:r>
        <w:t xml:space="preserve">Ilustración </w:t>
      </w:r>
      <w:fldSimple w:instr=" SEQ Ilustración \* ARABIC ">
        <w:r w:rsidR="000D3B06">
          <w:rPr>
            <w:noProof/>
          </w:rPr>
          <w:t>31</w:t>
        </w:r>
      </w:fldSimple>
      <w:r>
        <w:t xml:space="preserve"> Apartado </w:t>
      </w:r>
      <w:proofErr w:type="spellStart"/>
      <w:r>
        <w:t>Integrations</w:t>
      </w:r>
      <w:proofErr w:type="spellEnd"/>
      <w:r>
        <w:t xml:space="preserve"> </w:t>
      </w:r>
      <w:proofErr w:type="spellStart"/>
      <w:r>
        <w:t>Mailtrap</w:t>
      </w:r>
      <w:bookmarkEnd w:id="88"/>
      <w:proofErr w:type="spellEnd"/>
    </w:p>
    <w:p w:rsidR="00BB5F3E" w:rsidRPr="00A73F48" w:rsidRDefault="00BB5F3E" w:rsidP="008769C5">
      <w:r w:rsidRPr="00A73F48">
        <w:t>En la parte de abajo se actualizará</w:t>
      </w:r>
      <w:r w:rsidR="009630F4">
        <w:t>n</w:t>
      </w:r>
      <w:r w:rsidRPr="00A73F48">
        <w:t xml:space="preserve"> los datos necesarios</w:t>
      </w:r>
      <w:r w:rsidR="009630F4">
        <w:t xml:space="preserve"> para configurar</w:t>
      </w:r>
      <w:r w:rsidR="00A223AC" w:rsidRPr="00A73F48">
        <w:t xml:space="preserve"> </w:t>
      </w:r>
      <w:proofErr w:type="spellStart"/>
      <w:r w:rsidR="00A223AC" w:rsidRPr="00A73F48">
        <w:t>mailtrap</w:t>
      </w:r>
      <w:proofErr w:type="spellEnd"/>
      <w:r w:rsidR="00A223AC" w:rsidRPr="00A73F48">
        <w:t xml:space="preserve"> en Laravel</w:t>
      </w:r>
    </w:p>
    <w:p w:rsidR="009630F4" w:rsidRDefault="00A223AC" w:rsidP="009630F4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72CFBA88" wp14:editId="7AD6FD2F">
            <wp:extent cx="3286125" cy="2371725"/>
            <wp:effectExtent l="0" t="0" r="9525" b="9525"/>
            <wp:docPr id="34" name="Imagen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3286125" cy="2371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223AC" w:rsidRPr="00A73F48" w:rsidRDefault="009630F4" w:rsidP="009630F4">
      <w:pPr>
        <w:pStyle w:val="Cita"/>
      </w:pPr>
      <w:bookmarkStart w:id="89" w:name="_Toc508444770"/>
      <w:r>
        <w:t xml:space="preserve">Ilustración </w:t>
      </w:r>
      <w:fldSimple w:instr=" SEQ Ilustración \* ARABIC ">
        <w:r w:rsidR="000D3B06">
          <w:rPr>
            <w:noProof/>
          </w:rPr>
          <w:t>32</w:t>
        </w:r>
      </w:fldSimple>
      <w:r>
        <w:t xml:space="preserve"> Atributos de </w:t>
      </w:r>
      <w:proofErr w:type="spellStart"/>
      <w:r>
        <w:t>Mailtrap</w:t>
      </w:r>
      <w:proofErr w:type="spellEnd"/>
      <w:r>
        <w:t xml:space="preserve"> en Laravel</w:t>
      </w:r>
      <w:bookmarkEnd w:id="89"/>
    </w:p>
    <w:p w:rsidR="00A223AC" w:rsidRPr="00A73F48" w:rsidRDefault="00A223AC" w:rsidP="008769C5">
      <w:r w:rsidRPr="00A73F48">
        <w:t>Estos datos debes ser usados en</w:t>
      </w:r>
      <w:r w:rsidR="00886087">
        <w:t xml:space="preserve"> el archivo </w:t>
      </w:r>
      <w:proofErr w:type="spellStart"/>
      <w:r w:rsidR="00886087">
        <w:t>example.env</w:t>
      </w:r>
      <w:proofErr w:type="spellEnd"/>
      <w:r w:rsidR="00886087">
        <w:t xml:space="preserve"> en la sección de </w:t>
      </w:r>
      <w:r w:rsidRPr="00A73F48">
        <w:t xml:space="preserve">MAIL. Al </w:t>
      </w:r>
      <w:r w:rsidR="00886087">
        <w:t xml:space="preserve">realizar las correspondientes modificaciones, </w:t>
      </w:r>
      <w:r w:rsidRPr="00A73F48">
        <w:t>debe quedar de</w:t>
      </w:r>
      <w:r w:rsidR="00886087">
        <w:t xml:space="preserve"> la siguiente</w:t>
      </w:r>
      <w:r w:rsidRPr="00A73F48">
        <w:t xml:space="preserve"> forma;</w:t>
      </w:r>
    </w:p>
    <w:p w:rsidR="00886087" w:rsidRDefault="00A223AC" w:rsidP="00886087">
      <w:pPr>
        <w:pStyle w:val="Ttulo"/>
        <w:keepNext/>
      </w:pPr>
      <w:r w:rsidRPr="00A73F48">
        <w:rPr>
          <w:noProof/>
        </w:rPr>
        <w:drawing>
          <wp:inline distT="0" distB="0" distL="0" distR="0" wp14:anchorId="5C80C0D9" wp14:editId="6F21548A">
            <wp:extent cx="2305050" cy="1247775"/>
            <wp:effectExtent l="0" t="0" r="0" b="9525"/>
            <wp:docPr id="35" name="Imagen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2305050" cy="1247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223AC" w:rsidRDefault="00886087" w:rsidP="00886087">
      <w:pPr>
        <w:pStyle w:val="Cita"/>
      </w:pPr>
      <w:bookmarkStart w:id="90" w:name="_Toc508444771"/>
      <w:r>
        <w:t xml:space="preserve">Ilustración </w:t>
      </w:r>
      <w:fldSimple w:instr=" SEQ Ilustración \* ARABIC ">
        <w:r w:rsidR="000D3B06">
          <w:rPr>
            <w:noProof/>
          </w:rPr>
          <w:t>33</w:t>
        </w:r>
      </w:fldSimple>
      <w:r>
        <w:t xml:space="preserve"> Apartado de Mail en archivo </w:t>
      </w:r>
      <w:proofErr w:type="spellStart"/>
      <w:r>
        <w:t>example.env</w:t>
      </w:r>
      <w:bookmarkEnd w:id="90"/>
      <w:proofErr w:type="spellEnd"/>
    </w:p>
    <w:p w:rsidR="00886087" w:rsidRPr="00886087" w:rsidRDefault="00886087" w:rsidP="00886087">
      <w:pPr>
        <w:pStyle w:val="Ttulo2"/>
      </w:pPr>
      <w:bookmarkStart w:id="91" w:name="_Toc508444728"/>
      <w:r>
        <w:t xml:space="preserve">Configuración de </w:t>
      </w:r>
      <w:proofErr w:type="spellStart"/>
      <w:r>
        <w:t>Pusher</w:t>
      </w:r>
      <w:proofErr w:type="spellEnd"/>
      <w:r>
        <w:t xml:space="preserve"> para notificaciones en tiempo real</w:t>
      </w:r>
      <w:bookmarkEnd w:id="91"/>
    </w:p>
    <w:p w:rsidR="00A223AC" w:rsidRPr="00A73F48" w:rsidRDefault="00B47B78" w:rsidP="008769C5">
      <w:r w:rsidRPr="00A73F48">
        <w:t xml:space="preserve">Ahora, procederemos a editar la sección de PUSHER, </w:t>
      </w:r>
      <w:r w:rsidR="00095C51" w:rsidRPr="00A73F48">
        <w:t>que es la necesaria para que las notificaciones lleguen en tiempo real,</w:t>
      </w:r>
      <w:r w:rsidRPr="00A73F48">
        <w:t xml:space="preserve"> para ello iremos a la página </w:t>
      </w:r>
      <w:hyperlink r:id="rId45" w:history="1">
        <w:r w:rsidR="00A73F48" w:rsidRPr="00A73F48">
          <w:rPr>
            <w:rStyle w:val="Hipervnculo"/>
            <w:u w:val="none"/>
          </w:rPr>
          <w:t>https://pusher.com/</w:t>
        </w:r>
      </w:hyperlink>
    </w:p>
    <w:p w:rsidR="00886087" w:rsidRDefault="00A73F48" w:rsidP="00886087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30256D6E" wp14:editId="3DFA8097">
            <wp:extent cx="5612130" cy="3738245"/>
            <wp:effectExtent l="0" t="0" r="7620" b="0"/>
            <wp:docPr id="39" name="Imagen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3738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73F48" w:rsidRPr="00A73F48" w:rsidRDefault="00886087" w:rsidP="00886087">
      <w:pPr>
        <w:pStyle w:val="Cita"/>
      </w:pPr>
      <w:bookmarkStart w:id="92" w:name="_Toc508444772"/>
      <w:r>
        <w:t xml:space="preserve">Ilustración </w:t>
      </w:r>
      <w:fldSimple w:instr=" SEQ Ilustración \* ARABIC ">
        <w:r w:rsidR="000D3B06">
          <w:rPr>
            <w:noProof/>
          </w:rPr>
          <w:t>34</w:t>
        </w:r>
      </w:fldSimple>
      <w:r>
        <w:t xml:space="preserve"> Página principal de </w:t>
      </w:r>
      <w:proofErr w:type="spellStart"/>
      <w:r>
        <w:t>Pusher</w:t>
      </w:r>
      <w:bookmarkEnd w:id="92"/>
      <w:proofErr w:type="spellEnd"/>
    </w:p>
    <w:p w:rsidR="00A73F48" w:rsidRPr="00A73F48" w:rsidRDefault="00886087" w:rsidP="008769C5">
      <w:r>
        <w:t>Para usar este servicio es necesario crear</w:t>
      </w:r>
      <w:r w:rsidR="00A73F48" w:rsidRPr="00A73F48">
        <w:t xml:space="preserve"> una cuenta, esto se puede hacer por medio de </w:t>
      </w:r>
      <w:r>
        <w:t xml:space="preserve">un usuario en </w:t>
      </w:r>
      <w:proofErr w:type="spellStart"/>
      <w:r w:rsidR="00A73F48" w:rsidRPr="00A73F48">
        <w:t>Github</w:t>
      </w:r>
      <w:proofErr w:type="spellEnd"/>
      <w:r w:rsidR="00A73F48" w:rsidRPr="00A73F48">
        <w:t>, Google o digitando un correo y aportando una contraseña. Una vez creada la cuenta</w:t>
      </w:r>
      <w:r>
        <w:t xml:space="preserve"> e iniciada la sesión</w:t>
      </w:r>
      <w:r w:rsidR="00A73F48">
        <w:t>, la primera pestaña en aparecer será la siguiente;</w:t>
      </w:r>
    </w:p>
    <w:p w:rsidR="00886087" w:rsidRDefault="00E860D1" w:rsidP="00886087">
      <w:pPr>
        <w:pStyle w:val="Ttulo"/>
        <w:keepNext/>
      </w:pPr>
      <w:r w:rsidRPr="00A73F48">
        <w:rPr>
          <w:noProof/>
        </w:rPr>
        <w:lastRenderedPageBreak/>
        <w:drawing>
          <wp:inline distT="0" distB="0" distL="0" distR="0" wp14:anchorId="1148B2D2" wp14:editId="25713DF6">
            <wp:extent cx="5612130" cy="3933825"/>
            <wp:effectExtent l="0" t="0" r="7620" b="9525"/>
            <wp:docPr id="8" name="Imagen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3933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73F48" w:rsidRDefault="00886087" w:rsidP="00886087">
      <w:pPr>
        <w:pStyle w:val="Cita"/>
      </w:pPr>
      <w:bookmarkStart w:id="93" w:name="_Toc508444773"/>
      <w:r>
        <w:t xml:space="preserve">Ilustración </w:t>
      </w:r>
      <w:fldSimple w:instr=" SEQ Ilustración \* ARABIC ">
        <w:r w:rsidR="000D3B06">
          <w:rPr>
            <w:noProof/>
          </w:rPr>
          <w:t>35</w:t>
        </w:r>
      </w:fldSimple>
      <w:r>
        <w:t xml:space="preserve"> </w:t>
      </w:r>
      <w:proofErr w:type="spellStart"/>
      <w:r>
        <w:t>Welcome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</w:t>
      </w:r>
      <w:proofErr w:type="spellStart"/>
      <w:r>
        <w:t>Pusher</w:t>
      </w:r>
      <w:bookmarkEnd w:id="93"/>
      <w:proofErr w:type="spellEnd"/>
    </w:p>
    <w:p w:rsidR="00A73F48" w:rsidRDefault="00A73F48" w:rsidP="008769C5">
      <w:r>
        <w:t>En donde se debe modificar el nombre de la “App” a preferencia del usuario y es necesario seleccionar el icono de Laravel como se ve en la siguiente imagen.</w:t>
      </w:r>
    </w:p>
    <w:p w:rsidR="00886087" w:rsidRDefault="00A73F48" w:rsidP="00886087">
      <w:pPr>
        <w:pStyle w:val="Ttulo"/>
      </w:pPr>
      <w:r>
        <w:lastRenderedPageBreak/>
        <w:t xml:space="preserve"> </w:t>
      </w:r>
      <w:r w:rsidR="00E860D1" w:rsidRPr="00A73F48">
        <w:rPr>
          <w:noProof/>
        </w:rPr>
        <w:drawing>
          <wp:inline distT="0" distB="0" distL="0" distR="0" wp14:anchorId="7B23862E" wp14:editId="70274A53">
            <wp:extent cx="5612130" cy="3963035"/>
            <wp:effectExtent l="0" t="0" r="7620" b="0"/>
            <wp:docPr id="15" name="Imagen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3963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860D1" w:rsidRDefault="00886087" w:rsidP="00886087">
      <w:pPr>
        <w:pStyle w:val="Cita"/>
      </w:pPr>
      <w:bookmarkStart w:id="94" w:name="_Toc508444774"/>
      <w:r>
        <w:t xml:space="preserve">Ilustración </w:t>
      </w:r>
      <w:fldSimple w:instr=" SEQ Ilustración \* ARABIC ">
        <w:r w:rsidR="000D3B06">
          <w:rPr>
            <w:noProof/>
          </w:rPr>
          <w:t>36</w:t>
        </w:r>
      </w:fldSimple>
      <w:r>
        <w:t xml:space="preserve"> Modificación de </w:t>
      </w:r>
      <w:proofErr w:type="spellStart"/>
      <w:r>
        <w:t>Pusher</w:t>
      </w:r>
      <w:bookmarkEnd w:id="94"/>
      <w:proofErr w:type="spellEnd"/>
    </w:p>
    <w:p w:rsidR="00A73F48" w:rsidRPr="00A73F48" w:rsidRDefault="00886087" w:rsidP="008769C5">
      <w:r>
        <w:t>Para continuar se debe oprimir</w:t>
      </w:r>
      <w:r w:rsidR="00A73F48">
        <w:t xml:space="preserve"> el botón “</w:t>
      </w:r>
      <w:proofErr w:type="spellStart"/>
      <w:r w:rsidR="00A73F48">
        <w:t>Create</w:t>
      </w:r>
      <w:proofErr w:type="spellEnd"/>
      <w:r w:rsidR="00A73F48">
        <w:t xml:space="preserve"> </w:t>
      </w:r>
      <w:proofErr w:type="spellStart"/>
      <w:r w:rsidR="00A73F48">
        <w:t>my</w:t>
      </w:r>
      <w:proofErr w:type="spellEnd"/>
      <w:r w:rsidR="00A73F48">
        <w:t xml:space="preserve"> app” y la página redirigirá a un </w:t>
      </w:r>
      <w:proofErr w:type="spellStart"/>
      <w:r w:rsidR="00A73F48">
        <w:t>Dash</w:t>
      </w:r>
      <w:proofErr w:type="spellEnd"/>
      <w:r w:rsidR="00A73F48">
        <w:t xml:space="preserve"> </w:t>
      </w:r>
      <w:proofErr w:type="spellStart"/>
      <w:r w:rsidR="00A73F48">
        <w:t>board</w:t>
      </w:r>
      <w:proofErr w:type="spellEnd"/>
      <w:r w:rsidR="00A73F48">
        <w:t xml:space="preserve"> en donde contiene todo el contenido y </w:t>
      </w:r>
      <w:r>
        <w:t>la administración de</w:t>
      </w:r>
      <w:r w:rsidR="00A73F48">
        <w:t xml:space="preserve"> nuestra herramienta de tiempo real. Para entrelazar </w:t>
      </w:r>
      <w:proofErr w:type="spellStart"/>
      <w:r w:rsidR="00A73F48">
        <w:t>Pusher</w:t>
      </w:r>
      <w:proofErr w:type="spellEnd"/>
      <w:r w:rsidR="00A73F48">
        <w:t xml:space="preserve"> con Laravel, es necesario que se dirija a la pestaña “App </w:t>
      </w:r>
      <w:proofErr w:type="spellStart"/>
      <w:r w:rsidR="00A73F48">
        <w:t>Keys</w:t>
      </w:r>
      <w:proofErr w:type="spellEnd"/>
      <w:r w:rsidR="00A73F48">
        <w:t>”</w:t>
      </w:r>
    </w:p>
    <w:p w:rsidR="00F16578" w:rsidRDefault="00E860D1" w:rsidP="00F16578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0DC1C474" wp14:editId="25236E03">
            <wp:extent cx="5612130" cy="2781300"/>
            <wp:effectExtent l="0" t="0" r="7620" b="0"/>
            <wp:docPr id="26" name="Imagen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2781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860D1" w:rsidRDefault="00F16578" w:rsidP="00F16578">
      <w:pPr>
        <w:pStyle w:val="Cita"/>
      </w:pPr>
      <w:bookmarkStart w:id="95" w:name="_Toc508444775"/>
      <w:r>
        <w:t xml:space="preserve">Ilustración </w:t>
      </w:r>
      <w:fldSimple w:instr=" SEQ Ilustración \* ARABIC ">
        <w:r w:rsidR="000D3B06">
          <w:rPr>
            <w:noProof/>
          </w:rPr>
          <w:t>37</w:t>
        </w:r>
      </w:fldSimple>
      <w:r>
        <w:t xml:space="preserve"> </w:t>
      </w:r>
      <w:proofErr w:type="spellStart"/>
      <w:r>
        <w:t>Backend</w:t>
      </w:r>
      <w:proofErr w:type="spellEnd"/>
      <w:r>
        <w:t xml:space="preserve"> </w:t>
      </w:r>
      <w:proofErr w:type="spellStart"/>
      <w:r>
        <w:t>Pusher</w:t>
      </w:r>
      <w:bookmarkEnd w:id="95"/>
      <w:proofErr w:type="spellEnd"/>
    </w:p>
    <w:p w:rsidR="00A73F48" w:rsidRPr="00A73F48" w:rsidRDefault="00A73F48" w:rsidP="008769C5"/>
    <w:p w:rsidR="00F16578" w:rsidRDefault="00E860D1" w:rsidP="00F16578">
      <w:pPr>
        <w:pStyle w:val="Ttulo"/>
      </w:pPr>
      <w:r w:rsidRPr="00A73F48">
        <w:rPr>
          <w:noProof/>
        </w:rPr>
        <w:drawing>
          <wp:inline distT="0" distB="0" distL="0" distR="0" wp14:anchorId="3A433C9C" wp14:editId="107CC289">
            <wp:extent cx="4657725" cy="2038350"/>
            <wp:effectExtent l="0" t="0" r="9525" b="0"/>
            <wp:docPr id="36" name="Imagen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4657725" cy="2038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860D1" w:rsidRDefault="00F16578" w:rsidP="00F16578">
      <w:pPr>
        <w:pStyle w:val="Cita"/>
      </w:pPr>
      <w:bookmarkStart w:id="96" w:name="_Toc508444776"/>
      <w:r>
        <w:t xml:space="preserve">Ilustración </w:t>
      </w:r>
      <w:fldSimple w:instr=" SEQ Ilustración \* ARABIC ">
        <w:r w:rsidR="000D3B06">
          <w:rPr>
            <w:noProof/>
          </w:rPr>
          <w:t>38</w:t>
        </w:r>
      </w:fldSimple>
      <w:r>
        <w:t xml:space="preserve"> Pestañas </w:t>
      </w:r>
      <w:proofErr w:type="spellStart"/>
      <w:r>
        <w:t>Pusher</w:t>
      </w:r>
      <w:bookmarkEnd w:id="96"/>
      <w:proofErr w:type="spellEnd"/>
    </w:p>
    <w:p w:rsidR="00A73F48" w:rsidRPr="00A73F48" w:rsidRDefault="00F16578" w:rsidP="008769C5">
      <w:r>
        <w:t xml:space="preserve">Seleccionamos la pestaña “App </w:t>
      </w:r>
      <w:proofErr w:type="spellStart"/>
      <w:r>
        <w:t>Keys</w:t>
      </w:r>
      <w:proofErr w:type="spellEnd"/>
      <w:r>
        <w:t>” y u</w:t>
      </w:r>
      <w:r w:rsidR="00A73F48">
        <w:t xml:space="preserve">na vez dentro, el sistema nos arrojará las diferentes llaves necesarias para que Calisoft conecte satisfactoriamente con </w:t>
      </w:r>
      <w:proofErr w:type="spellStart"/>
      <w:r w:rsidR="00A73F48">
        <w:t>Pusher</w:t>
      </w:r>
      <w:proofErr w:type="spellEnd"/>
    </w:p>
    <w:p w:rsidR="00F16578" w:rsidRDefault="00E860D1" w:rsidP="00F16578">
      <w:pPr>
        <w:pStyle w:val="Ttulo"/>
      </w:pPr>
      <w:r w:rsidRPr="00A73F48">
        <w:rPr>
          <w:noProof/>
        </w:rPr>
        <w:lastRenderedPageBreak/>
        <w:drawing>
          <wp:inline distT="0" distB="0" distL="0" distR="0" wp14:anchorId="1F2946CB" wp14:editId="59F6EF0A">
            <wp:extent cx="5612130" cy="2981960"/>
            <wp:effectExtent l="0" t="0" r="7620" b="8890"/>
            <wp:docPr id="37" name="Imagen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2981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860D1" w:rsidRDefault="00F16578" w:rsidP="00F16578">
      <w:pPr>
        <w:pStyle w:val="Cita"/>
      </w:pPr>
      <w:bookmarkStart w:id="97" w:name="_Toc508444777"/>
      <w:r>
        <w:t xml:space="preserve">Ilustración </w:t>
      </w:r>
      <w:fldSimple w:instr=" SEQ Ilustración \* ARABIC ">
        <w:r w:rsidR="000D3B06">
          <w:rPr>
            <w:noProof/>
          </w:rPr>
          <w:t>39</w:t>
        </w:r>
      </w:fldSimple>
      <w:r>
        <w:t xml:space="preserve"> App </w:t>
      </w:r>
      <w:proofErr w:type="spellStart"/>
      <w:r>
        <w:t>Keys</w:t>
      </w:r>
      <w:proofErr w:type="spellEnd"/>
      <w:r>
        <w:t xml:space="preserve"> </w:t>
      </w:r>
      <w:proofErr w:type="spellStart"/>
      <w:r>
        <w:t>Pusher</w:t>
      </w:r>
      <w:bookmarkEnd w:id="97"/>
      <w:proofErr w:type="spellEnd"/>
    </w:p>
    <w:p w:rsidR="00A73F48" w:rsidRPr="00A73F48" w:rsidRDefault="00A73F48" w:rsidP="008769C5">
      <w:r>
        <w:t xml:space="preserve">Teniendo en cuenta las llaves, se procede a dejar la sección de </w:t>
      </w:r>
      <w:proofErr w:type="spellStart"/>
      <w:r>
        <w:t>Pusher</w:t>
      </w:r>
      <w:proofErr w:type="spellEnd"/>
      <w:r>
        <w:t xml:space="preserve"> del archivo </w:t>
      </w:r>
      <w:proofErr w:type="spellStart"/>
      <w:r>
        <w:t>example.env</w:t>
      </w:r>
      <w:proofErr w:type="spellEnd"/>
      <w:r>
        <w:t>,</w:t>
      </w:r>
      <w:r w:rsidR="00235565">
        <w:t xml:space="preserve"> de la misma forma en la que se halla en la página.</w:t>
      </w:r>
    </w:p>
    <w:p w:rsidR="00F16578" w:rsidRDefault="00E860D1" w:rsidP="00F16578">
      <w:pPr>
        <w:pStyle w:val="Ttulo"/>
      </w:pPr>
      <w:r w:rsidRPr="00A73F48">
        <w:rPr>
          <w:noProof/>
        </w:rPr>
        <w:drawing>
          <wp:inline distT="0" distB="0" distL="0" distR="0" wp14:anchorId="5F726C8B" wp14:editId="6CD1507F">
            <wp:extent cx="3000375" cy="923925"/>
            <wp:effectExtent l="0" t="0" r="9525" b="9525"/>
            <wp:docPr id="38" name="Imagen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3000375" cy="923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16578" w:rsidRPr="00F16578" w:rsidRDefault="00F16578" w:rsidP="00F16578">
      <w:pPr>
        <w:pStyle w:val="Cita"/>
      </w:pPr>
      <w:bookmarkStart w:id="98" w:name="_Toc508444778"/>
      <w:r>
        <w:t xml:space="preserve">Ilustración </w:t>
      </w:r>
      <w:fldSimple w:instr=" SEQ Ilustración \* ARABIC ">
        <w:r w:rsidR="000D3B06">
          <w:rPr>
            <w:noProof/>
          </w:rPr>
          <w:t>40</w:t>
        </w:r>
      </w:fldSimple>
      <w:r>
        <w:t xml:space="preserve"> Configuración </w:t>
      </w:r>
      <w:proofErr w:type="spellStart"/>
      <w:r>
        <w:t>Pusher</w:t>
      </w:r>
      <w:proofErr w:type="spellEnd"/>
      <w:r>
        <w:t xml:space="preserve"> en archivo </w:t>
      </w:r>
      <w:proofErr w:type="spellStart"/>
      <w:r>
        <w:t>example.env</w:t>
      </w:r>
      <w:bookmarkEnd w:id="98"/>
      <w:proofErr w:type="spellEnd"/>
    </w:p>
    <w:p w:rsidR="00F16578" w:rsidRDefault="00F16578" w:rsidP="00F16578">
      <w:pPr>
        <w:pStyle w:val="Ttulo2"/>
      </w:pPr>
      <w:bookmarkStart w:id="99" w:name="_Toc508444729"/>
      <w:r>
        <w:t xml:space="preserve">Cambiar nombre archivo </w:t>
      </w:r>
      <w:proofErr w:type="spellStart"/>
      <w:r>
        <w:t>exmaple.env</w:t>
      </w:r>
      <w:bookmarkEnd w:id="99"/>
      <w:proofErr w:type="spellEnd"/>
    </w:p>
    <w:p w:rsidR="00235565" w:rsidRDefault="00235565" w:rsidP="008769C5">
      <w:r>
        <w:t xml:space="preserve">Con </w:t>
      </w:r>
      <w:r w:rsidR="00F16578">
        <w:t xml:space="preserve">el anterior </w:t>
      </w:r>
      <w:r>
        <w:t>proceso finalizamos la edición del arc</w:t>
      </w:r>
      <w:r w:rsidR="00F16578">
        <w:t xml:space="preserve">hivo </w:t>
      </w:r>
      <w:proofErr w:type="spellStart"/>
      <w:r w:rsidR="00F16578">
        <w:t>example.env</w:t>
      </w:r>
      <w:proofErr w:type="spellEnd"/>
      <w:r w:rsidR="00F16578">
        <w:t>, ahora, procedemos</w:t>
      </w:r>
      <w:r>
        <w:t xml:space="preserve"> a modificar el nombre de dicho archivo, se recomienda realizar este proceso desde un editor de texto. Para este ejemplo se usó Visual Studio </w:t>
      </w:r>
      <w:proofErr w:type="spellStart"/>
      <w:r>
        <w:t>Code</w:t>
      </w:r>
      <w:proofErr w:type="spellEnd"/>
      <w:r>
        <w:t>, dando clic derecho sobre el archivo y yendo a la opción de modificar nombre.</w:t>
      </w:r>
    </w:p>
    <w:p w:rsidR="00F16578" w:rsidRDefault="00235565" w:rsidP="00F16578">
      <w:pPr>
        <w:pStyle w:val="Ttulo"/>
      </w:pPr>
      <w:r>
        <w:rPr>
          <w:noProof/>
        </w:rPr>
        <w:lastRenderedPageBreak/>
        <w:drawing>
          <wp:inline distT="0" distB="0" distL="0" distR="0" wp14:anchorId="7A9EB98B" wp14:editId="5E048990">
            <wp:extent cx="5612130" cy="5439410"/>
            <wp:effectExtent l="0" t="0" r="7620" b="8890"/>
            <wp:docPr id="40" name="Imagen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54394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35565" w:rsidRDefault="00F16578" w:rsidP="00F16578">
      <w:pPr>
        <w:pStyle w:val="Cita"/>
      </w:pPr>
      <w:bookmarkStart w:id="100" w:name="_Toc508444779"/>
      <w:r>
        <w:t xml:space="preserve">Ilustración </w:t>
      </w:r>
      <w:fldSimple w:instr=" SEQ Ilustración \* ARABIC ">
        <w:r w:rsidR="000D3B06">
          <w:rPr>
            <w:noProof/>
          </w:rPr>
          <w:t>41</w:t>
        </w:r>
      </w:fldSimple>
      <w:r>
        <w:t xml:space="preserve"> Cambiar nombre del archivo </w:t>
      </w:r>
      <w:proofErr w:type="spellStart"/>
      <w:r>
        <w:t>example.env</w:t>
      </w:r>
      <w:bookmarkEnd w:id="100"/>
      <w:proofErr w:type="spellEnd"/>
    </w:p>
    <w:p w:rsidR="00235565" w:rsidRDefault="00235565" w:rsidP="008769C5">
      <w:r>
        <w:t xml:space="preserve">El </w:t>
      </w:r>
      <w:r w:rsidR="00F16578">
        <w:t xml:space="preserve">archivo debe quedar como </w:t>
      </w:r>
      <w:proofErr w:type="gramStart"/>
      <w:r w:rsidR="00F16578">
        <w:t>“.</w:t>
      </w:r>
      <w:proofErr w:type="spellStart"/>
      <w:r w:rsidR="00F16578">
        <w:t>env</w:t>
      </w:r>
      <w:proofErr w:type="spellEnd"/>
      <w:proofErr w:type="gramEnd"/>
      <w:r w:rsidR="00F16578">
        <w:t xml:space="preserve">”, sólo con la extensión </w:t>
      </w:r>
      <w:r>
        <w:t>como se aprecia en la siguiente ilustración;</w:t>
      </w:r>
    </w:p>
    <w:p w:rsidR="00F16578" w:rsidRDefault="00235565" w:rsidP="00F16578">
      <w:pPr>
        <w:pStyle w:val="Cita"/>
        <w:keepNext/>
      </w:pPr>
      <w:r>
        <w:rPr>
          <w:noProof/>
        </w:rPr>
        <w:drawing>
          <wp:inline distT="0" distB="0" distL="0" distR="0" wp14:anchorId="1DF032F6" wp14:editId="3C9242ED">
            <wp:extent cx="1933575" cy="1352550"/>
            <wp:effectExtent l="0" t="0" r="9525" b="0"/>
            <wp:docPr id="41" name="Imagen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1933575" cy="1352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35565" w:rsidRDefault="00F16578" w:rsidP="00F16578">
      <w:pPr>
        <w:pStyle w:val="Cita"/>
      </w:pPr>
      <w:bookmarkStart w:id="101" w:name="_Toc508444780"/>
      <w:r>
        <w:t xml:space="preserve">Ilustración </w:t>
      </w:r>
      <w:fldSimple w:instr=" SEQ Ilustración \* ARABIC ">
        <w:r w:rsidR="000D3B06">
          <w:rPr>
            <w:noProof/>
          </w:rPr>
          <w:t>42</w:t>
        </w:r>
      </w:fldSimple>
      <w:r>
        <w:t xml:space="preserve"> Archivo. </w:t>
      </w:r>
      <w:proofErr w:type="spellStart"/>
      <w:r>
        <w:t>env</w:t>
      </w:r>
      <w:bookmarkEnd w:id="101"/>
      <w:proofErr w:type="spellEnd"/>
    </w:p>
    <w:p w:rsidR="002C2566" w:rsidRDefault="002C2566" w:rsidP="002C2566">
      <w:pPr>
        <w:pStyle w:val="Ttulo2"/>
      </w:pPr>
      <w:bookmarkStart w:id="102" w:name="_Toc508444730"/>
      <w:r>
        <w:lastRenderedPageBreak/>
        <w:t>Llave de acceso</w:t>
      </w:r>
      <w:bookmarkEnd w:id="102"/>
    </w:p>
    <w:p w:rsidR="001D6D87" w:rsidRDefault="001D6D87" w:rsidP="008769C5">
      <w:r>
        <w:t xml:space="preserve">Al finalizar este </w:t>
      </w:r>
      <w:r w:rsidR="009F40E3">
        <w:t xml:space="preserve">paso, procedemos a ajustar la llave de acceso del aplicativo, y para ello, </w:t>
      </w:r>
      <w:r w:rsidR="002C2566">
        <w:t xml:space="preserve">usamos </w:t>
      </w:r>
      <w:r w:rsidR="009F40E3">
        <w:t>en el símbolo del sistema que anteriormente teníamos abierto</w:t>
      </w:r>
      <w:r w:rsidR="002C2566">
        <w:t>, o simplemente abrimos uno nuevo como se explicó anteriormente y</w:t>
      </w:r>
      <w:r w:rsidR="009F40E3">
        <w:t xml:space="preserve"> </w:t>
      </w:r>
      <w:r w:rsidR="00714F99">
        <w:t>digitamos el</w:t>
      </w:r>
      <w:r w:rsidR="002C2566">
        <w:t xml:space="preserve"> </w:t>
      </w:r>
      <w:r w:rsidR="00714F99">
        <w:t>código “</w:t>
      </w:r>
      <w:proofErr w:type="spellStart"/>
      <w:r w:rsidR="00714F99" w:rsidRPr="00714F99">
        <w:t>php</w:t>
      </w:r>
      <w:proofErr w:type="spellEnd"/>
      <w:r w:rsidR="00714F99" w:rsidRPr="00714F99">
        <w:t xml:space="preserve"> </w:t>
      </w:r>
      <w:proofErr w:type="spellStart"/>
      <w:r w:rsidR="00714F99" w:rsidRPr="00714F99">
        <w:t>artisan</w:t>
      </w:r>
      <w:proofErr w:type="spellEnd"/>
      <w:r w:rsidR="00714F99" w:rsidRPr="00714F99">
        <w:t xml:space="preserve"> </w:t>
      </w:r>
      <w:proofErr w:type="spellStart"/>
      <w:proofErr w:type="gramStart"/>
      <w:r w:rsidR="00714F99" w:rsidRPr="00714F99">
        <w:t>key:generate</w:t>
      </w:r>
      <w:proofErr w:type="spellEnd"/>
      <w:proofErr w:type="gramEnd"/>
      <w:r w:rsidR="002C2566">
        <w:t>”, como se ve en la siguiente ilustración;</w:t>
      </w:r>
    </w:p>
    <w:p w:rsidR="002C2566" w:rsidRDefault="00714F99" w:rsidP="002C2566">
      <w:pPr>
        <w:pStyle w:val="Ttulo"/>
        <w:keepNext/>
      </w:pPr>
      <w:r>
        <w:rPr>
          <w:noProof/>
        </w:rPr>
        <w:drawing>
          <wp:inline distT="0" distB="0" distL="0" distR="0" wp14:anchorId="1055EA8D" wp14:editId="2BAE66EE">
            <wp:extent cx="4733925" cy="1257300"/>
            <wp:effectExtent l="0" t="0" r="9525" b="0"/>
            <wp:docPr id="42" name="Imagen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4733925" cy="1257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14F99" w:rsidRDefault="002C2566" w:rsidP="002C2566">
      <w:pPr>
        <w:pStyle w:val="Cita"/>
      </w:pPr>
      <w:bookmarkStart w:id="103" w:name="_Toc508444781"/>
      <w:r>
        <w:t xml:space="preserve">Ilustración </w:t>
      </w:r>
      <w:fldSimple w:instr=" SEQ Ilustración \* ARABIC ">
        <w:r w:rsidR="000D3B06">
          <w:rPr>
            <w:noProof/>
          </w:rPr>
          <w:t>43</w:t>
        </w:r>
      </w:fldSimple>
      <w:r>
        <w:t xml:space="preserve"> </w:t>
      </w:r>
      <w:proofErr w:type="spellStart"/>
      <w:r>
        <w:t>Php</w:t>
      </w:r>
      <w:proofErr w:type="spellEnd"/>
      <w:r>
        <w:t xml:space="preserve"> </w:t>
      </w:r>
      <w:proofErr w:type="spellStart"/>
      <w:r>
        <w:t>artisan</w:t>
      </w:r>
      <w:proofErr w:type="spellEnd"/>
      <w:r>
        <w:t xml:space="preserve"> </w:t>
      </w:r>
      <w:proofErr w:type="spellStart"/>
      <w:proofErr w:type="gramStart"/>
      <w:r>
        <w:t>key:generate</w:t>
      </w:r>
      <w:bookmarkEnd w:id="103"/>
      <w:proofErr w:type="spellEnd"/>
      <w:proofErr w:type="gramEnd"/>
    </w:p>
    <w:p w:rsidR="00714F99" w:rsidRDefault="00714F99" w:rsidP="008769C5">
      <w:r>
        <w:t xml:space="preserve">Presionamos la tecla enter y automáticamente asignará una Key para nuestro aplicativo. </w:t>
      </w:r>
    </w:p>
    <w:p w:rsidR="002C2566" w:rsidRDefault="002C2566" w:rsidP="002C2566">
      <w:pPr>
        <w:pStyle w:val="Ttulo2"/>
      </w:pPr>
      <w:bookmarkStart w:id="104" w:name="_Toc508444731"/>
      <w:r>
        <w:t>Creación ruta a carpeta Storage</w:t>
      </w:r>
      <w:bookmarkEnd w:id="104"/>
    </w:p>
    <w:p w:rsidR="00714F99" w:rsidRDefault="00714F99" w:rsidP="008769C5">
      <w:r>
        <w:t>A Continuación procedemos a digitar el comando “</w:t>
      </w:r>
      <w:proofErr w:type="spellStart"/>
      <w:r w:rsidRPr="00714F99">
        <w:t>php</w:t>
      </w:r>
      <w:proofErr w:type="spellEnd"/>
      <w:r w:rsidRPr="00714F99">
        <w:t xml:space="preserve"> </w:t>
      </w:r>
      <w:proofErr w:type="spellStart"/>
      <w:r w:rsidRPr="00714F99">
        <w:t>artisan</w:t>
      </w:r>
      <w:proofErr w:type="spellEnd"/>
      <w:r w:rsidRPr="00714F99">
        <w:t xml:space="preserve"> </w:t>
      </w:r>
      <w:proofErr w:type="spellStart"/>
      <w:proofErr w:type="gramStart"/>
      <w:r w:rsidRPr="00714F99">
        <w:t>storage:link</w:t>
      </w:r>
      <w:proofErr w:type="spellEnd"/>
      <w:proofErr w:type="gramEnd"/>
      <w:r>
        <w:t xml:space="preserve">” con el objetivo de crear una carpeta </w:t>
      </w:r>
      <w:proofErr w:type="spellStart"/>
      <w:r>
        <w:t>storage</w:t>
      </w:r>
      <w:proofErr w:type="spellEnd"/>
      <w:r>
        <w:t xml:space="preserve"> de accedo directo dentro del contenido </w:t>
      </w:r>
      <w:proofErr w:type="spellStart"/>
      <w:r>
        <w:t>public</w:t>
      </w:r>
      <w:proofErr w:type="spellEnd"/>
      <w:r>
        <w:t>, esto se hace para generar seguridad a</w:t>
      </w:r>
      <w:r w:rsidR="002C2566">
        <w:t>l momento de realizar una lectura a los</w:t>
      </w:r>
      <w:r>
        <w:t xml:space="preserve"> archivos almacenados en la nube.</w:t>
      </w:r>
      <w:r w:rsidR="002C2566">
        <w:t xml:space="preserve"> Presionamos la tecla enter y si</w:t>
      </w:r>
      <w:r>
        <w:t xml:space="preserve"> el proceso es satisfactorio deber</w:t>
      </w:r>
      <w:r w:rsidR="002C2566">
        <w:t>á aparecer de la siguiente forma</w:t>
      </w:r>
      <w:r>
        <w:t xml:space="preserve"> como se apre</w:t>
      </w:r>
      <w:r w:rsidR="002C2566">
        <w:t>cia en la siguiente ilustración;</w:t>
      </w:r>
    </w:p>
    <w:p w:rsidR="002C2566" w:rsidRDefault="00714F99" w:rsidP="002C2566">
      <w:pPr>
        <w:pStyle w:val="Ttulo"/>
        <w:keepNext/>
      </w:pPr>
      <w:r>
        <w:rPr>
          <w:noProof/>
        </w:rPr>
        <w:drawing>
          <wp:inline distT="0" distB="0" distL="0" distR="0" wp14:anchorId="3A1F1B58" wp14:editId="0E77D8B4">
            <wp:extent cx="4457700" cy="590550"/>
            <wp:effectExtent l="0" t="0" r="0" b="0"/>
            <wp:docPr id="43" name="Imagen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4457700" cy="590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14F99" w:rsidRDefault="002C2566" w:rsidP="002C2566">
      <w:pPr>
        <w:pStyle w:val="Cita"/>
      </w:pPr>
      <w:bookmarkStart w:id="105" w:name="_Toc508444782"/>
      <w:r>
        <w:t xml:space="preserve">Ilustración </w:t>
      </w:r>
      <w:fldSimple w:instr=" SEQ Ilustración \* ARABIC ">
        <w:r w:rsidR="000D3B06">
          <w:rPr>
            <w:noProof/>
          </w:rPr>
          <w:t>44</w:t>
        </w:r>
      </w:fldSimple>
      <w:r>
        <w:t xml:space="preserve"> Proceso exitoso del comando </w:t>
      </w:r>
      <w:proofErr w:type="spellStart"/>
      <w:r>
        <w:t>Php</w:t>
      </w:r>
      <w:proofErr w:type="spellEnd"/>
      <w:r>
        <w:t xml:space="preserve"> </w:t>
      </w:r>
      <w:proofErr w:type="spellStart"/>
      <w:r>
        <w:t>artisan</w:t>
      </w:r>
      <w:proofErr w:type="spellEnd"/>
      <w:r>
        <w:t xml:space="preserve"> </w:t>
      </w:r>
      <w:proofErr w:type="spellStart"/>
      <w:proofErr w:type="gramStart"/>
      <w:r>
        <w:t>storage:link</w:t>
      </w:r>
      <w:bookmarkEnd w:id="105"/>
      <w:proofErr w:type="spellEnd"/>
      <w:proofErr w:type="gramEnd"/>
    </w:p>
    <w:p w:rsidR="00235565" w:rsidRDefault="00714F99" w:rsidP="008769C5">
      <w:r>
        <w:t>Si al ejecutar el comando “</w:t>
      </w:r>
      <w:proofErr w:type="spellStart"/>
      <w:r w:rsidRPr="00714F99">
        <w:t>php</w:t>
      </w:r>
      <w:proofErr w:type="spellEnd"/>
      <w:r w:rsidRPr="00714F99">
        <w:t xml:space="preserve"> </w:t>
      </w:r>
      <w:proofErr w:type="spellStart"/>
      <w:r w:rsidRPr="00714F99">
        <w:t>artisan</w:t>
      </w:r>
      <w:proofErr w:type="spellEnd"/>
      <w:r w:rsidRPr="00714F99">
        <w:t xml:space="preserve"> </w:t>
      </w:r>
      <w:proofErr w:type="spellStart"/>
      <w:proofErr w:type="gramStart"/>
      <w:r w:rsidRPr="00714F99">
        <w:t>storage:link</w:t>
      </w:r>
      <w:proofErr w:type="spellEnd"/>
      <w:proofErr w:type="gramEnd"/>
      <w:r>
        <w:t>” generar un error, se aconseja abrir el símbolo del sistema como administrador y volver a intentar.</w:t>
      </w:r>
    </w:p>
    <w:p w:rsidR="002C2566" w:rsidRDefault="002C2566" w:rsidP="002C2566">
      <w:pPr>
        <w:pStyle w:val="Ttulo2"/>
      </w:pPr>
      <w:bookmarkStart w:id="106" w:name="_Toc508444732"/>
      <w:r>
        <w:t xml:space="preserve">Instalación de </w:t>
      </w:r>
      <w:proofErr w:type="spellStart"/>
      <w:r>
        <w:t>Vue</w:t>
      </w:r>
      <w:proofErr w:type="spellEnd"/>
      <w:r>
        <w:t xml:space="preserve"> de Node.js en la carpeta del proyecto</w:t>
      </w:r>
      <w:bookmarkEnd w:id="106"/>
    </w:p>
    <w:p w:rsidR="00714F99" w:rsidRDefault="00714F99" w:rsidP="008769C5">
      <w:r>
        <w:t xml:space="preserve">Al finalizar el paso anterior, se procede a instalar </w:t>
      </w:r>
      <w:proofErr w:type="spellStart"/>
      <w:r>
        <w:t>Vue</w:t>
      </w:r>
      <w:proofErr w:type="spellEnd"/>
      <w:r>
        <w:t xml:space="preserve"> de </w:t>
      </w:r>
      <w:proofErr w:type="spellStart"/>
      <w:r>
        <w:t>Node.Js</w:t>
      </w:r>
      <w:proofErr w:type="spellEnd"/>
      <w:r>
        <w:t xml:space="preserve"> en el aplicativo, lo cual se realiza digitando el siguiente comando en el símbolo del sistema; “</w:t>
      </w:r>
      <w:proofErr w:type="spellStart"/>
      <w:r w:rsidRPr="00714F99">
        <w:t>npm</w:t>
      </w:r>
      <w:proofErr w:type="spellEnd"/>
      <w:r w:rsidRPr="00714F99">
        <w:t xml:space="preserve"> </w:t>
      </w:r>
      <w:proofErr w:type="spellStart"/>
      <w:r w:rsidRPr="00714F99">
        <w:t>install</w:t>
      </w:r>
      <w:proofErr w:type="spellEnd"/>
      <w:r w:rsidRPr="00714F99">
        <w:t xml:space="preserve"> --</w:t>
      </w:r>
      <w:proofErr w:type="spellStart"/>
      <w:r w:rsidRPr="00714F99">
        <w:t>only</w:t>
      </w:r>
      <w:proofErr w:type="spellEnd"/>
      <w:r w:rsidRPr="00714F99">
        <w:t>=</w:t>
      </w:r>
      <w:proofErr w:type="spellStart"/>
      <w:r w:rsidRPr="00714F99">
        <w:t>dev</w:t>
      </w:r>
      <w:proofErr w:type="spellEnd"/>
      <w:r>
        <w:t>”, e</w:t>
      </w:r>
      <w:r w:rsidR="002C2566">
        <w:t>ste proceso tarda</w:t>
      </w:r>
      <w:r>
        <w:t xml:space="preserve"> entre alrededor de 5 minutos. Una </w:t>
      </w:r>
      <w:r w:rsidR="00C14F19">
        <w:t xml:space="preserve">vez finalizado, debe mostrar una ventana como la siguiente; </w:t>
      </w:r>
    </w:p>
    <w:p w:rsidR="002C2566" w:rsidRDefault="00C14F19" w:rsidP="002C2566">
      <w:pPr>
        <w:pStyle w:val="Ttulo"/>
      </w:pPr>
      <w:r>
        <w:rPr>
          <w:noProof/>
        </w:rPr>
        <w:lastRenderedPageBreak/>
        <w:drawing>
          <wp:inline distT="0" distB="0" distL="0" distR="0" wp14:anchorId="2E6B2F11" wp14:editId="1DB53166">
            <wp:extent cx="5612130" cy="3813175"/>
            <wp:effectExtent l="0" t="0" r="7620" b="0"/>
            <wp:docPr id="45" name="Imagen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3813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14F19" w:rsidRDefault="002C2566" w:rsidP="002C2566">
      <w:pPr>
        <w:pStyle w:val="Cita"/>
      </w:pPr>
      <w:bookmarkStart w:id="107" w:name="_Toc508444783"/>
      <w:r>
        <w:t xml:space="preserve">Ilustración </w:t>
      </w:r>
      <w:fldSimple w:instr=" SEQ Ilustración \* ARABIC ">
        <w:r w:rsidR="000D3B06">
          <w:rPr>
            <w:noProof/>
          </w:rPr>
          <w:t>45</w:t>
        </w:r>
      </w:fldSimple>
      <w:r>
        <w:t xml:space="preserve"> Proceso de instalación de </w:t>
      </w:r>
      <w:proofErr w:type="spellStart"/>
      <w:r>
        <w:t>Vue</w:t>
      </w:r>
      <w:bookmarkEnd w:id="107"/>
      <w:proofErr w:type="spellEnd"/>
    </w:p>
    <w:p w:rsidR="002C2566" w:rsidRDefault="00344714" w:rsidP="002C2566">
      <w:pPr>
        <w:pStyle w:val="Ttulo"/>
        <w:keepNext/>
      </w:pPr>
      <w:r>
        <w:rPr>
          <w:noProof/>
        </w:rPr>
        <w:lastRenderedPageBreak/>
        <w:drawing>
          <wp:inline distT="0" distB="0" distL="0" distR="0" wp14:anchorId="07E02413" wp14:editId="7FC2D6F3">
            <wp:extent cx="5612130" cy="5130800"/>
            <wp:effectExtent l="0" t="0" r="7620" b="0"/>
            <wp:docPr id="46" name="Imagen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8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5130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44714" w:rsidRDefault="002C2566" w:rsidP="002C2566">
      <w:pPr>
        <w:pStyle w:val="Cita"/>
      </w:pPr>
      <w:bookmarkStart w:id="108" w:name="_Toc508444784"/>
      <w:r>
        <w:t xml:space="preserve">Ilustración </w:t>
      </w:r>
      <w:fldSimple w:instr=" SEQ Ilustración \* ARABIC ">
        <w:r w:rsidR="000D3B06">
          <w:rPr>
            <w:noProof/>
          </w:rPr>
          <w:t>46</w:t>
        </w:r>
      </w:fldSimple>
      <w:r>
        <w:t xml:space="preserve"> Finalización exitosa de </w:t>
      </w:r>
      <w:proofErr w:type="spellStart"/>
      <w:r>
        <w:t>Vue</w:t>
      </w:r>
      <w:proofErr w:type="spellEnd"/>
      <w:r>
        <w:t xml:space="preserve"> en carpeta del proyecto</w:t>
      </w:r>
      <w:bookmarkEnd w:id="108"/>
    </w:p>
    <w:p w:rsidR="00C14F19" w:rsidRDefault="00C14F19" w:rsidP="008769C5">
      <w:r>
        <w:t>Esto significa que todos los componentes se instalaron correctamente.</w:t>
      </w:r>
      <w:r w:rsidR="00344714">
        <w:t xml:space="preserve"> Se recomienda que después de la instalación, se ejecute el comando “</w:t>
      </w:r>
      <w:proofErr w:type="spellStart"/>
      <w:r w:rsidR="00344714">
        <w:t>npm</w:t>
      </w:r>
      <w:proofErr w:type="spellEnd"/>
      <w:r w:rsidR="00344714">
        <w:t xml:space="preserve"> </w:t>
      </w:r>
      <w:proofErr w:type="spellStart"/>
      <w:r w:rsidR="00344714">
        <w:t>update</w:t>
      </w:r>
      <w:proofErr w:type="spellEnd"/>
      <w:r w:rsidR="00344714">
        <w:t>” para que actualice los componentes instalados.</w:t>
      </w:r>
    </w:p>
    <w:p w:rsidR="002C2566" w:rsidRDefault="002C2566" w:rsidP="002C2566">
      <w:pPr>
        <w:pStyle w:val="Ttulo2"/>
      </w:pPr>
      <w:bookmarkStart w:id="109" w:name="_Toc508444733"/>
      <w:r>
        <w:t>Migraciones</w:t>
      </w:r>
      <w:bookmarkEnd w:id="109"/>
    </w:p>
    <w:p w:rsidR="00C14F19" w:rsidRDefault="00344714" w:rsidP="008769C5">
      <w:r>
        <w:t>El paso siguiente se centra en generar los datos necesarios para agregar valores automáticamente a la base de datos, estos datos permitirán acceder a los diferentes módulos del aplicativo. El comando es “</w:t>
      </w:r>
      <w:proofErr w:type="spellStart"/>
      <w:r>
        <w:t>php</w:t>
      </w:r>
      <w:proofErr w:type="spellEnd"/>
      <w:r>
        <w:t xml:space="preserve"> </w:t>
      </w:r>
      <w:proofErr w:type="spellStart"/>
      <w:r>
        <w:t>artisan</w:t>
      </w:r>
      <w:proofErr w:type="spellEnd"/>
      <w:r>
        <w:t xml:space="preserve"> </w:t>
      </w:r>
      <w:proofErr w:type="spellStart"/>
      <w:r>
        <w:t>migrate</w:t>
      </w:r>
      <w:proofErr w:type="spellEnd"/>
      <w:r>
        <w:t xml:space="preserve">”, se debe realizar sobre la carpeta del proyecto como se ha realizado con los comandos anteriores.  (Recuerde que Apache y </w:t>
      </w:r>
      <w:proofErr w:type="spellStart"/>
      <w:r>
        <w:t>MySql</w:t>
      </w:r>
      <w:proofErr w:type="spellEnd"/>
      <w:r>
        <w:t xml:space="preserve"> deben estar activados en el programa </w:t>
      </w:r>
      <w:proofErr w:type="spellStart"/>
      <w:r>
        <w:t>Xampp</w:t>
      </w:r>
      <w:proofErr w:type="spellEnd"/>
      <w:r>
        <w:t>).</w:t>
      </w:r>
    </w:p>
    <w:p w:rsidR="000D3B06" w:rsidRDefault="00344714" w:rsidP="000D3B06">
      <w:pPr>
        <w:pStyle w:val="Ttulo"/>
        <w:keepNext/>
      </w:pPr>
      <w:r>
        <w:rPr>
          <w:noProof/>
        </w:rPr>
        <w:lastRenderedPageBreak/>
        <w:drawing>
          <wp:inline distT="0" distB="0" distL="0" distR="0" wp14:anchorId="0F7C988D" wp14:editId="7F665B00">
            <wp:extent cx="4581525" cy="1238250"/>
            <wp:effectExtent l="0" t="0" r="9525" b="0"/>
            <wp:docPr id="47" name="Imagen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"/>
                    <a:stretch>
                      <a:fillRect/>
                    </a:stretch>
                  </pic:blipFill>
                  <pic:spPr>
                    <a:xfrm>
                      <a:off x="0" y="0"/>
                      <a:ext cx="4581525" cy="1238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44714" w:rsidRDefault="000D3B06" w:rsidP="000D3B06">
      <w:pPr>
        <w:pStyle w:val="Cita"/>
      </w:pPr>
      <w:bookmarkStart w:id="110" w:name="_Toc508444785"/>
      <w:r>
        <w:t xml:space="preserve">Ilustración </w:t>
      </w:r>
      <w:fldSimple w:instr=" SEQ Ilustración \* ARABIC ">
        <w:r>
          <w:rPr>
            <w:noProof/>
          </w:rPr>
          <w:t>47</w:t>
        </w:r>
      </w:fldSimple>
      <w:r>
        <w:t xml:space="preserve"> Comando </w:t>
      </w:r>
      <w:proofErr w:type="spellStart"/>
      <w:r>
        <w:t>php</w:t>
      </w:r>
      <w:proofErr w:type="spellEnd"/>
      <w:r>
        <w:t xml:space="preserve"> </w:t>
      </w:r>
      <w:proofErr w:type="spellStart"/>
      <w:r>
        <w:t>artisan</w:t>
      </w:r>
      <w:proofErr w:type="spellEnd"/>
      <w:r>
        <w:t xml:space="preserve"> </w:t>
      </w:r>
      <w:proofErr w:type="spellStart"/>
      <w:r>
        <w:t>migrate</w:t>
      </w:r>
      <w:bookmarkEnd w:id="110"/>
      <w:proofErr w:type="spellEnd"/>
    </w:p>
    <w:p w:rsidR="00344714" w:rsidRDefault="00344714" w:rsidP="008769C5">
      <w:r>
        <w:t>Se pulsa la tecla enter y si el proceso es satisfactorio, deberá aparecer la siguiente ventana;</w:t>
      </w:r>
    </w:p>
    <w:p w:rsidR="000D3B06" w:rsidRDefault="00BD5A8F" w:rsidP="000D3B06">
      <w:pPr>
        <w:pStyle w:val="Ttulo"/>
        <w:keepNext/>
      </w:pPr>
      <w:r>
        <w:rPr>
          <w:noProof/>
        </w:rPr>
        <w:drawing>
          <wp:inline distT="0" distB="0" distL="0" distR="0" wp14:anchorId="1AADBDFB" wp14:editId="571F7380">
            <wp:extent cx="4657725" cy="4314825"/>
            <wp:effectExtent l="0" t="0" r="9525" b="9525"/>
            <wp:docPr id="48" name="Imagen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"/>
                    <a:stretch>
                      <a:fillRect/>
                    </a:stretch>
                  </pic:blipFill>
                  <pic:spPr>
                    <a:xfrm>
                      <a:off x="0" y="0"/>
                      <a:ext cx="4657725" cy="4314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D5A8F" w:rsidRDefault="000D3B06" w:rsidP="000D3B06">
      <w:pPr>
        <w:pStyle w:val="Cita"/>
      </w:pPr>
      <w:bookmarkStart w:id="111" w:name="_Toc508444786"/>
      <w:r>
        <w:t xml:space="preserve">Ilustración </w:t>
      </w:r>
      <w:fldSimple w:instr=" SEQ Ilustración \* ARABIC ">
        <w:r>
          <w:rPr>
            <w:noProof/>
          </w:rPr>
          <w:t>48</w:t>
        </w:r>
      </w:fldSimple>
      <w:r>
        <w:t xml:space="preserve"> Migraciones exitosas</w:t>
      </w:r>
      <w:bookmarkEnd w:id="111"/>
    </w:p>
    <w:p w:rsidR="009E2581" w:rsidRDefault="009E2581" w:rsidP="008769C5">
      <w:r>
        <w:t xml:space="preserve">Para confirmar la acción de este código, puede dirigirse a la base de datos y comprobar la creación de dichas tablas.  </w:t>
      </w:r>
    </w:p>
    <w:p w:rsidR="00BD5A8F" w:rsidRDefault="00BD5A8F" w:rsidP="008769C5">
      <w:r>
        <w:t xml:space="preserve">Si durante el proceso se genera un error, verifique que el nombre, contraseña y usuario de la base de datos corresponda a los datos que se encuentran en el archivo </w:t>
      </w:r>
      <w:proofErr w:type="gramStart"/>
      <w:r>
        <w:t>“.</w:t>
      </w:r>
      <w:proofErr w:type="spellStart"/>
      <w:r>
        <w:t>env</w:t>
      </w:r>
      <w:proofErr w:type="spellEnd"/>
      <w:proofErr w:type="gramEnd"/>
      <w:r>
        <w:t xml:space="preserve">”. </w:t>
      </w:r>
    </w:p>
    <w:p w:rsidR="000D3B06" w:rsidRDefault="000D3B06" w:rsidP="000D3B06">
      <w:pPr>
        <w:pStyle w:val="Ttulo2"/>
      </w:pPr>
      <w:bookmarkStart w:id="112" w:name="_Toc508444734"/>
      <w:proofErr w:type="spellStart"/>
      <w:r>
        <w:lastRenderedPageBreak/>
        <w:t>Seeders</w:t>
      </w:r>
      <w:bookmarkEnd w:id="112"/>
      <w:proofErr w:type="spellEnd"/>
    </w:p>
    <w:p w:rsidR="009E2581" w:rsidRDefault="00BD5A8F" w:rsidP="008769C5">
      <w:r>
        <w:t xml:space="preserve">El paso siguiente al finalizar este </w:t>
      </w:r>
      <w:r w:rsidR="009E2581">
        <w:t xml:space="preserve">proceso, es generar los </w:t>
      </w:r>
      <w:proofErr w:type="spellStart"/>
      <w:r w:rsidR="009E2581">
        <w:t>seeders</w:t>
      </w:r>
      <w:proofErr w:type="spellEnd"/>
      <w:r w:rsidR="009E2581">
        <w:t>.</w:t>
      </w:r>
      <w:r>
        <w:t xml:space="preserve"> </w:t>
      </w:r>
      <w:r w:rsidR="009E2581">
        <w:t xml:space="preserve">Los </w:t>
      </w:r>
      <w:proofErr w:type="spellStart"/>
      <w:r w:rsidR="009E2581">
        <w:t>seeders</w:t>
      </w:r>
      <w:proofErr w:type="spellEnd"/>
      <w:r w:rsidR="009E2581">
        <w:t xml:space="preserve"> son un método de Laravel para generar registros automáticos en las tablas de la base de datos, esto es principal para definir los primeros usuarios del aplicativo o los registros principales con los que se quiere iniciar el software. El código es “</w:t>
      </w:r>
      <w:proofErr w:type="spellStart"/>
      <w:r w:rsidR="009E2581">
        <w:t>php</w:t>
      </w:r>
      <w:proofErr w:type="spellEnd"/>
      <w:r w:rsidR="009E2581">
        <w:t xml:space="preserve"> </w:t>
      </w:r>
      <w:proofErr w:type="spellStart"/>
      <w:r w:rsidR="009E2581">
        <w:t>artisan</w:t>
      </w:r>
      <w:proofErr w:type="spellEnd"/>
      <w:r w:rsidR="009E2581">
        <w:t xml:space="preserve"> </w:t>
      </w:r>
      <w:proofErr w:type="spellStart"/>
      <w:proofErr w:type="gramStart"/>
      <w:r w:rsidR="009E2581">
        <w:t>db:seed</w:t>
      </w:r>
      <w:proofErr w:type="spellEnd"/>
      <w:proofErr w:type="gramEnd"/>
      <w:r w:rsidR="009E2581">
        <w:t>”. Al dar enter se ejecutará el comando y al finalizar deberá aparecer la siguiente información;</w:t>
      </w:r>
    </w:p>
    <w:p w:rsidR="000D3B06" w:rsidRDefault="009E2581" w:rsidP="000D3B06">
      <w:pPr>
        <w:pStyle w:val="Ttulo"/>
        <w:keepNext/>
      </w:pPr>
      <w:r>
        <w:rPr>
          <w:noProof/>
        </w:rPr>
        <w:drawing>
          <wp:inline distT="0" distB="0" distL="0" distR="0" wp14:anchorId="22C86AA8" wp14:editId="154D8D6D">
            <wp:extent cx="4057650" cy="2409825"/>
            <wp:effectExtent l="0" t="0" r="0" b="9525"/>
            <wp:docPr id="49" name="Imagen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>
                      <a:off x="0" y="0"/>
                      <a:ext cx="4057650" cy="2409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D5A8F" w:rsidRDefault="000D3B06" w:rsidP="000D3B06">
      <w:pPr>
        <w:pStyle w:val="Cita"/>
      </w:pPr>
      <w:bookmarkStart w:id="113" w:name="_Toc508444787"/>
      <w:r>
        <w:t xml:space="preserve">Ilustración </w:t>
      </w:r>
      <w:fldSimple w:instr=" SEQ Ilustración \* ARABIC ">
        <w:r>
          <w:rPr>
            <w:noProof/>
          </w:rPr>
          <w:t>49</w:t>
        </w:r>
      </w:fldSimple>
      <w:r>
        <w:t xml:space="preserve"> Comando </w:t>
      </w:r>
      <w:proofErr w:type="spellStart"/>
      <w:r>
        <w:t>php</w:t>
      </w:r>
      <w:proofErr w:type="spellEnd"/>
      <w:r>
        <w:t xml:space="preserve"> </w:t>
      </w:r>
      <w:proofErr w:type="spellStart"/>
      <w:r>
        <w:t>artisan</w:t>
      </w:r>
      <w:proofErr w:type="spellEnd"/>
      <w:r>
        <w:t xml:space="preserve"> </w:t>
      </w:r>
      <w:proofErr w:type="spellStart"/>
      <w:proofErr w:type="gramStart"/>
      <w:r>
        <w:t>db:seed</w:t>
      </w:r>
      <w:proofErr w:type="spellEnd"/>
      <w:proofErr w:type="gramEnd"/>
      <w:r>
        <w:t xml:space="preserve"> exitoso</w:t>
      </w:r>
      <w:bookmarkEnd w:id="113"/>
    </w:p>
    <w:p w:rsidR="009E2581" w:rsidRDefault="009E2581" w:rsidP="000D3B06">
      <w:r>
        <w:t xml:space="preserve">Para confirmar si los registros se insertaron correctamente, diríjase a la base de datos y compruebe si las tablas, por ejemplo, </w:t>
      </w:r>
      <w:proofErr w:type="spellStart"/>
      <w:r>
        <w:t>TB</w:t>
      </w:r>
      <w:r w:rsidR="000D3B06">
        <w:t>L_Usuarios</w:t>
      </w:r>
      <w:proofErr w:type="spellEnd"/>
      <w:r w:rsidR="000D3B06">
        <w:t xml:space="preserve"> contienen registros.</w:t>
      </w:r>
    </w:p>
    <w:p w:rsidR="000D3B06" w:rsidRDefault="009E2581" w:rsidP="000D3B06">
      <w:pPr>
        <w:pStyle w:val="Ttulo"/>
      </w:pPr>
      <w:r>
        <w:rPr>
          <w:noProof/>
        </w:rPr>
        <w:drawing>
          <wp:inline distT="0" distB="0" distL="0" distR="0" wp14:anchorId="5ACF40EC" wp14:editId="2AF6788B">
            <wp:extent cx="5612130" cy="2119630"/>
            <wp:effectExtent l="0" t="0" r="7620" b="0"/>
            <wp:docPr id="50" name="Imagen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2119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44714" w:rsidRDefault="000D3B06" w:rsidP="000D3B06">
      <w:pPr>
        <w:pStyle w:val="Cita"/>
      </w:pPr>
      <w:bookmarkStart w:id="114" w:name="_Toc508444788"/>
      <w:r>
        <w:t xml:space="preserve">Ilustración </w:t>
      </w:r>
      <w:fldSimple w:instr=" SEQ Ilustración \* ARABIC ">
        <w:r>
          <w:rPr>
            <w:noProof/>
          </w:rPr>
          <w:t>50</w:t>
        </w:r>
      </w:fldSimple>
      <w:r>
        <w:t xml:space="preserve"> Registros de la tabla </w:t>
      </w:r>
      <w:proofErr w:type="spellStart"/>
      <w:r>
        <w:t>TBL_Usuarios</w:t>
      </w:r>
      <w:bookmarkEnd w:id="114"/>
      <w:proofErr w:type="spellEnd"/>
    </w:p>
    <w:p w:rsidR="009E2581" w:rsidRDefault="009E2581" w:rsidP="008769C5">
      <w:r>
        <w:t xml:space="preserve">Como puede observar, el </w:t>
      </w:r>
      <w:proofErr w:type="spellStart"/>
      <w:r>
        <w:t>password</w:t>
      </w:r>
      <w:proofErr w:type="spellEnd"/>
      <w:r>
        <w:t xml:space="preserve"> se almacena con un Has, lo </w:t>
      </w:r>
      <w:r w:rsidR="000D3B06">
        <w:t>que no</w:t>
      </w:r>
      <w:r>
        <w:t xml:space="preserve"> permite su lectura a simple vista, para saber las contraseñas de los diferentes usuarios, usted deberá dirigirse mediante su editor de texto a la </w:t>
      </w:r>
      <w:r w:rsidR="000D3B06">
        <w:t xml:space="preserve">siguiente </w:t>
      </w:r>
      <w:r>
        <w:t>carpeta</w:t>
      </w:r>
      <w:r w:rsidR="000D3B06">
        <w:t xml:space="preserve"> siguiendo la </w:t>
      </w:r>
      <w:proofErr w:type="gramStart"/>
      <w:r w:rsidR="000D3B06">
        <w:t xml:space="preserve">ruta; </w:t>
      </w:r>
      <w:r w:rsidRPr="009E2581">
        <w:t xml:space="preserve"> </w:t>
      </w:r>
      <w:r w:rsidRPr="009E2581">
        <w:lastRenderedPageBreak/>
        <w:t>C:\xampp\htdocs\ModuloCentral\database\seeds\UsersTableSeeder.php</w:t>
      </w:r>
      <w:proofErr w:type="gramEnd"/>
      <w:r>
        <w:t xml:space="preserve"> </w:t>
      </w:r>
      <w:r w:rsidR="007E6E8F">
        <w:t xml:space="preserve">y dentro del código usted podrá observar las correspondientes contraseñas de los usuarios creados mediante los métodos </w:t>
      </w:r>
      <w:proofErr w:type="spellStart"/>
      <w:r w:rsidR="007E6E8F">
        <w:t>Seeders</w:t>
      </w:r>
      <w:proofErr w:type="spellEnd"/>
      <w:r w:rsidR="007E6E8F">
        <w:t xml:space="preserve">. </w:t>
      </w:r>
    </w:p>
    <w:p w:rsidR="000D3B06" w:rsidRDefault="007E6E8F" w:rsidP="000D3B06">
      <w:pPr>
        <w:pStyle w:val="Ttulo"/>
        <w:keepNext/>
      </w:pPr>
      <w:r>
        <w:rPr>
          <w:noProof/>
        </w:rPr>
        <w:drawing>
          <wp:inline distT="0" distB="0" distL="0" distR="0" wp14:anchorId="044094C4" wp14:editId="2616D9C6">
            <wp:extent cx="2933700" cy="3581400"/>
            <wp:effectExtent l="0" t="0" r="0" b="0"/>
            <wp:docPr id="52" name="Imagen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3"/>
                    <a:stretch>
                      <a:fillRect/>
                    </a:stretch>
                  </pic:blipFill>
                  <pic:spPr>
                    <a:xfrm>
                      <a:off x="0" y="0"/>
                      <a:ext cx="2933700" cy="3581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E6E8F" w:rsidRDefault="000D3B06" w:rsidP="000D3B06">
      <w:pPr>
        <w:pStyle w:val="Cita"/>
      </w:pPr>
      <w:bookmarkStart w:id="115" w:name="_Toc508444789"/>
      <w:r>
        <w:t xml:space="preserve">Ilustración </w:t>
      </w:r>
      <w:fldSimple w:instr=" SEQ Ilustración \* ARABIC ">
        <w:r>
          <w:rPr>
            <w:noProof/>
          </w:rPr>
          <w:t>51</w:t>
        </w:r>
      </w:fldSimple>
      <w:r>
        <w:t xml:space="preserve"> Datos de los </w:t>
      </w:r>
      <w:proofErr w:type="spellStart"/>
      <w:r>
        <w:t>seeders</w:t>
      </w:r>
      <w:bookmarkEnd w:id="115"/>
      <w:proofErr w:type="spellEnd"/>
    </w:p>
    <w:p w:rsidR="000D3B06" w:rsidRPr="000D3B06" w:rsidRDefault="000D3B06" w:rsidP="000D3B06">
      <w:pPr>
        <w:pStyle w:val="Ttulo2"/>
      </w:pPr>
      <w:bookmarkStart w:id="116" w:name="_Toc508444735"/>
      <w:r>
        <w:t>Correr el aplicativo</w:t>
      </w:r>
      <w:bookmarkEnd w:id="116"/>
    </w:p>
    <w:p w:rsidR="00AC7681" w:rsidRDefault="009E2581" w:rsidP="008769C5">
      <w:r>
        <w:t xml:space="preserve">Hasta este </w:t>
      </w:r>
      <w:r w:rsidR="007E6E8F">
        <w:t xml:space="preserve">punto usted ya </w:t>
      </w:r>
      <w:r w:rsidR="00AC7681">
        <w:t>logró configurar</w:t>
      </w:r>
      <w:r w:rsidR="007E6E8F">
        <w:t xml:space="preserve"> correctamente el aplicativo Calisoft</w:t>
      </w:r>
      <w:r w:rsidR="00AC7681">
        <w:t xml:space="preserve">, ahora usted deberá correr los siguientes códigos en diferentes símbolos del sistema, los códigos son; </w:t>
      </w:r>
    </w:p>
    <w:p w:rsidR="00AC7681" w:rsidRDefault="00AC7681" w:rsidP="008769C5">
      <w:pPr>
        <w:pStyle w:val="Prrafodelista"/>
        <w:numPr>
          <w:ilvl w:val="0"/>
          <w:numId w:val="1"/>
        </w:numPr>
      </w:pPr>
      <w:r>
        <w:t>“</w:t>
      </w:r>
      <w:proofErr w:type="spellStart"/>
      <w:r>
        <w:t>php</w:t>
      </w:r>
      <w:proofErr w:type="spellEnd"/>
      <w:r>
        <w:t xml:space="preserve"> </w:t>
      </w:r>
      <w:proofErr w:type="spellStart"/>
      <w:r>
        <w:t>artisan</w:t>
      </w:r>
      <w:proofErr w:type="spellEnd"/>
      <w:r>
        <w:t xml:space="preserve"> </w:t>
      </w:r>
      <w:proofErr w:type="spellStart"/>
      <w:r>
        <w:t>serve</w:t>
      </w:r>
      <w:proofErr w:type="spellEnd"/>
      <w:r>
        <w:t xml:space="preserve">”: Es necesario para crear acceder al servidor local mediante la dirección </w:t>
      </w:r>
      <w:proofErr w:type="spellStart"/>
      <w:r>
        <w:t>Ip</w:t>
      </w:r>
      <w:proofErr w:type="spellEnd"/>
      <w:r>
        <w:t xml:space="preserve"> que este comando genera. </w:t>
      </w:r>
    </w:p>
    <w:p w:rsidR="00AC7681" w:rsidRDefault="00AC7681" w:rsidP="008769C5">
      <w:pPr>
        <w:pStyle w:val="Prrafodelista"/>
        <w:numPr>
          <w:ilvl w:val="0"/>
          <w:numId w:val="1"/>
        </w:numPr>
      </w:pPr>
      <w:r>
        <w:t>“</w:t>
      </w:r>
      <w:proofErr w:type="spellStart"/>
      <w:r>
        <w:t>npm</w:t>
      </w:r>
      <w:proofErr w:type="spellEnd"/>
      <w:r>
        <w:t xml:space="preserve"> run </w:t>
      </w:r>
      <w:proofErr w:type="spellStart"/>
      <w:r>
        <w:t>watch</w:t>
      </w:r>
      <w:proofErr w:type="spellEnd"/>
      <w:r>
        <w:t>”:  Este comando permite que los componentes .</w:t>
      </w:r>
      <w:proofErr w:type="spellStart"/>
      <w:r>
        <w:t>js</w:t>
      </w:r>
      <w:proofErr w:type="spellEnd"/>
      <w:r>
        <w:t xml:space="preserve"> se mantengan compilando.</w:t>
      </w:r>
    </w:p>
    <w:p w:rsidR="009E2581" w:rsidRDefault="00AC7681" w:rsidP="008769C5">
      <w:pPr>
        <w:pStyle w:val="Prrafodelista"/>
        <w:numPr>
          <w:ilvl w:val="0"/>
          <w:numId w:val="1"/>
        </w:numPr>
      </w:pPr>
      <w:r>
        <w:t>“</w:t>
      </w:r>
      <w:proofErr w:type="spellStart"/>
      <w:r w:rsidRPr="00AC7681">
        <w:t>php</w:t>
      </w:r>
      <w:proofErr w:type="spellEnd"/>
      <w:r w:rsidRPr="00AC7681">
        <w:t xml:space="preserve"> </w:t>
      </w:r>
      <w:proofErr w:type="spellStart"/>
      <w:r w:rsidRPr="00AC7681">
        <w:t>artisan</w:t>
      </w:r>
      <w:proofErr w:type="spellEnd"/>
      <w:r w:rsidRPr="00AC7681">
        <w:t xml:space="preserve"> </w:t>
      </w:r>
      <w:proofErr w:type="spellStart"/>
      <w:proofErr w:type="gramStart"/>
      <w:r w:rsidRPr="00AC7681">
        <w:t>queue:work</w:t>
      </w:r>
      <w:proofErr w:type="spellEnd"/>
      <w:proofErr w:type="gramEnd"/>
      <w:r w:rsidRPr="00AC7681">
        <w:t xml:space="preserve"> --tries=3</w:t>
      </w:r>
      <w:r>
        <w:t>”: Es el encargado de realizar las notificaciones en tiempo real.</w:t>
      </w:r>
    </w:p>
    <w:p w:rsidR="00AC7681" w:rsidRDefault="00AC7681" w:rsidP="008769C5">
      <w:r>
        <w:t>Recuerde que cada código debe ser ejecutado sobre la carpeta del aplicativo y en diferentes símbolos del sistema.</w:t>
      </w:r>
    </w:p>
    <w:p w:rsidR="000D3B06" w:rsidRDefault="000D3B06" w:rsidP="000D3B06">
      <w:pPr>
        <w:pStyle w:val="Ttulo2"/>
      </w:pPr>
      <w:bookmarkStart w:id="117" w:name="_Toc508444736"/>
      <w:r>
        <w:lastRenderedPageBreak/>
        <w:t xml:space="preserve">Acceso al </w:t>
      </w:r>
      <w:proofErr w:type="spellStart"/>
      <w:r>
        <w:t>login</w:t>
      </w:r>
      <w:bookmarkEnd w:id="117"/>
      <w:proofErr w:type="spellEnd"/>
    </w:p>
    <w:p w:rsidR="00AC7681" w:rsidRDefault="00AC7681" w:rsidP="008769C5">
      <w:r>
        <w:t xml:space="preserve">Para acceder al </w:t>
      </w:r>
      <w:proofErr w:type="spellStart"/>
      <w:r>
        <w:t>Login</w:t>
      </w:r>
      <w:proofErr w:type="spellEnd"/>
      <w:r>
        <w:t xml:space="preserve">, debe copiar la dirección </w:t>
      </w:r>
      <w:proofErr w:type="spellStart"/>
      <w:r>
        <w:t>Ip</w:t>
      </w:r>
      <w:proofErr w:type="spellEnd"/>
      <w:r>
        <w:t xml:space="preserve"> que generó el código “</w:t>
      </w:r>
      <w:proofErr w:type="spellStart"/>
      <w:r>
        <w:t>php</w:t>
      </w:r>
      <w:proofErr w:type="spellEnd"/>
      <w:r>
        <w:t xml:space="preserve"> </w:t>
      </w:r>
      <w:proofErr w:type="spellStart"/>
      <w:r>
        <w:t>artisan</w:t>
      </w:r>
      <w:proofErr w:type="spellEnd"/>
      <w:r>
        <w:t xml:space="preserve"> </w:t>
      </w:r>
      <w:proofErr w:type="spellStart"/>
      <w:r>
        <w:t>serve</w:t>
      </w:r>
      <w:proofErr w:type="spellEnd"/>
      <w:r>
        <w:t>”</w:t>
      </w:r>
      <w:r w:rsidR="009F51CF">
        <w:t xml:space="preserve"> </w:t>
      </w:r>
      <w:r w:rsidR="009F51CF" w:rsidRPr="009F51CF">
        <w:t>Y pegarlo en el navegador de Google Chrome</w:t>
      </w:r>
    </w:p>
    <w:p w:rsidR="000D3B06" w:rsidRDefault="00AC7681" w:rsidP="000D3B06">
      <w:pPr>
        <w:pStyle w:val="Ttulo"/>
        <w:keepNext/>
      </w:pPr>
      <w:r>
        <w:rPr>
          <w:noProof/>
        </w:rPr>
        <w:drawing>
          <wp:inline distT="0" distB="0" distL="0" distR="0" wp14:anchorId="75A3DEC8" wp14:editId="549C5614">
            <wp:extent cx="4648200" cy="1314450"/>
            <wp:effectExtent l="0" t="0" r="0" b="0"/>
            <wp:docPr id="53" name="Imagen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>
                      <a:off x="0" y="0"/>
                      <a:ext cx="4648200" cy="1314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C7681" w:rsidRDefault="000D3B06" w:rsidP="000D3B06">
      <w:pPr>
        <w:pStyle w:val="Cita"/>
      </w:pPr>
      <w:bookmarkStart w:id="118" w:name="_Toc508444790"/>
      <w:r>
        <w:t xml:space="preserve">Ilustración </w:t>
      </w:r>
      <w:fldSimple w:instr=" SEQ Ilustración \* ARABIC ">
        <w:r>
          <w:rPr>
            <w:noProof/>
          </w:rPr>
          <w:t>52</w:t>
        </w:r>
      </w:fldSimple>
      <w:r>
        <w:t xml:space="preserve"> </w:t>
      </w:r>
      <w:proofErr w:type="spellStart"/>
      <w:r>
        <w:t>Ip</w:t>
      </w:r>
      <w:proofErr w:type="spellEnd"/>
      <w:r>
        <w:t xml:space="preserve"> del servidor local</w:t>
      </w:r>
      <w:bookmarkEnd w:id="118"/>
    </w:p>
    <w:p w:rsidR="000D3B06" w:rsidRDefault="009F51CF" w:rsidP="000D3B06">
      <w:pPr>
        <w:pStyle w:val="Ttulo"/>
      </w:pPr>
      <w:r>
        <w:rPr>
          <w:noProof/>
        </w:rPr>
        <w:drawing>
          <wp:inline distT="0" distB="0" distL="0" distR="0" wp14:anchorId="06CA8089" wp14:editId="42623E9D">
            <wp:extent cx="5612130" cy="4459605"/>
            <wp:effectExtent l="0" t="0" r="7620" b="0"/>
            <wp:docPr id="54" name="Imagen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4459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F51CF" w:rsidRDefault="000D3B06" w:rsidP="000D3B06">
      <w:pPr>
        <w:pStyle w:val="Cita"/>
      </w:pPr>
      <w:bookmarkStart w:id="119" w:name="_Toc508444791"/>
      <w:r>
        <w:t xml:space="preserve">Ilustración </w:t>
      </w:r>
      <w:fldSimple w:instr=" SEQ Ilustración \* ARABIC ">
        <w:r>
          <w:rPr>
            <w:noProof/>
          </w:rPr>
          <w:t>53</w:t>
        </w:r>
      </w:fldSimple>
      <w:r>
        <w:t xml:space="preserve"> Página principal de Calisoft</w:t>
      </w:r>
      <w:bookmarkEnd w:id="119"/>
    </w:p>
    <w:p w:rsidR="009F51CF" w:rsidRDefault="009F51CF" w:rsidP="008769C5">
      <w:r>
        <w:t>Con este último paso procedemos a finalizar el proceso de instalación de Calisoft, para obtener información de los diferentes módulos del aplicativo, proceda a leer el Manual De Usuario de Calisoft.</w:t>
      </w:r>
    </w:p>
    <w:p w:rsidR="009F51CF" w:rsidRPr="002E0DDA" w:rsidRDefault="001E3450" w:rsidP="008769C5">
      <w:pPr>
        <w:pStyle w:val="Ttulo1"/>
        <w:rPr>
          <w:lang w:val="en-US"/>
        </w:rPr>
      </w:pPr>
      <w:bookmarkStart w:id="120" w:name="_Toc508215483"/>
      <w:bookmarkStart w:id="121" w:name="_Toc508215640"/>
      <w:bookmarkStart w:id="122" w:name="_Toc508444737"/>
      <w:r w:rsidRPr="002E0DDA">
        <w:rPr>
          <w:lang w:val="en-US"/>
        </w:rPr>
        <w:lastRenderedPageBreak/>
        <w:t>REFERENCIAS</w:t>
      </w:r>
      <w:bookmarkEnd w:id="120"/>
      <w:bookmarkEnd w:id="121"/>
      <w:bookmarkEnd w:id="122"/>
    </w:p>
    <w:p w:rsidR="002F0E83" w:rsidRPr="002E0DDA" w:rsidRDefault="00B944B3" w:rsidP="002F0E8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 Light" w:hAnsi="Calibri Light" w:cs="Times New Roman"/>
          <w:noProof/>
          <w:lang w:val="en-US"/>
        </w:rPr>
      </w:pPr>
      <w:r>
        <w:fldChar w:fldCharType="begin" w:fldLock="1"/>
      </w:r>
      <w:r w:rsidRPr="002E0DDA">
        <w:rPr>
          <w:lang w:val="en-US"/>
        </w:rPr>
        <w:instrText xml:space="preserve">ADDIN Mendeley Bibliography CSL_BIBLIOGRAPHY </w:instrText>
      </w:r>
      <w:r>
        <w:fldChar w:fldCharType="separate"/>
      </w:r>
      <w:r w:rsidR="002F0E83" w:rsidRPr="002E0DDA">
        <w:rPr>
          <w:rFonts w:ascii="Calibri Light" w:hAnsi="Calibri Light" w:cs="Times New Roman"/>
          <w:noProof/>
          <w:lang w:val="en-US"/>
        </w:rPr>
        <w:t>Apache Friends. (2015). About the XAMPP project. Retrieved March 4, 2018, from https://www.apachefriends.org/de/about.html</w:t>
      </w:r>
    </w:p>
    <w:p w:rsidR="002F0E83" w:rsidRPr="002E0DDA" w:rsidRDefault="002F0E83" w:rsidP="002F0E8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 Light" w:hAnsi="Calibri Light" w:cs="Times New Roman"/>
          <w:noProof/>
          <w:lang w:val="en-US"/>
        </w:rPr>
      </w:pPr>
      <w:r w:rsidRPr="002E0DDA">
        <w:rPr>
          <w:rFonts w:ascii="Calibri Light" w:hAnsi="Calibri Light" w:cs="Times New Roman"/>
          <w:noProof/>
          <w:lang w:val="en-US"/>
        </w:rPr>
        <w:t>Composer. (n.d.). Introduction - Composer. Retrieved March 4, 2018, from https://getcomposer.org/doc/00-intro.md</w:t>
      </w:r>
    </w:p>
    <w:p w:rsidR="002F0E83" w:rsidRPr="002E0DDA" w:rsidRDefault="002F0E83" w:rsidP="002F0E8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 Light" w:hAnsi="Calibri Light" w:cs="Times New Roman"/>
          <w:noProof/>
          <w:lang w:val="en-US"/>
        </w:rPr>
      </w:pPr>
      <w:r w:rsidRPr="002E0DDA">
        <w:rPr>
          <w:rFonts w:ascii="Calibri Light" w:hAnsi="Calibri Light" w:cs="Times New Roman"/>
          <w:noProof/>
          <w:lang w:val="en-US"/>
        </w:rPr>
        <w:t>mailtrap. (n.d.). mailtrap.io. Retrieved March 8, 2018, from https://mailtrap.io/</w:t>
      </w:r>
    </w:p>
    <w:p w:rsidR="002F0E83" w:rsidRPr="002E0DDA" w:rsidRDefault="002F0E83" w:rsidP="002F0E8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 Light" w:hAnsi="Calibri Light"/>
          <w:noProof/>
          <w:lang w:val="en-US"/>
        </w:rPr>
      </w:pPr>
      <w:r w:rsidRPr="002E0DDA">
        <w:rPr>
          <w:rFonts w:ascii="Calibri Light" w:hAnsi="Calibri Light" w:cs="Times New Roman"/>
          <w:noProof/>
          <w:lang w:val="en-US"/>
        </w:rPr>
        <w:t>Node.js. (n.d.). Node.js. Retrieved March 4, 2018, from https://nodejs.org/es/</w:t>
      </w:r>
    </w:p>
    <w:p w:rsidR="00B944B3" w:rsidRPr="00B944B3" w:rsidRDefault="00B944B3" w:rsidP="008769C5">
      <w:r>
        <w:fldChar w:fldCharType="end"/>
      </w:r>
      <w:bookmarkEnd w:id="0"/>
    </w:p>
    <w:sectPr w:rsidR="00B944B3" w:rsidRPr="00B944B3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29A0BF6"/>
    <w:multiLevelType w:val="hybridMultilevel"/>
    <w:tmpl w:val="30A0F274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16C2A"/>
    <w:rsid w:val="00051E31"/>
    <w:rsid w:val="00095C51"/>
    <w:rsid w:val="000D3B06"/>
    <w:rsid w:val="00197C56"/>
    <w:rsid w:val="001D6D87"/>
    <w:rsid w:val="001E3450"/>
    <w:rsid w:val="00235565"/>
    <w:rsid w:val="002C2566"/>
    <w:rsid w:val="002E0DDA"/>
    <w:rsid w:val="002F0E83"/>
    <w:rsid w:val="002F3D1E"/>
    <w:rsid w:val="003200B5"/>
    <w:rsid w:val="00325CCA"/>
    <w:rsid w:val="00344714"/>
    <w:rsid w:val="00360BBC"/>
    <w:rsid w:val="00384EE8"/>
    <w:rsid w:val="0038551F"/>
    <w:rsid w:val="003C18F0"/>
    <w:rsid w:val="003F497C"/>
    <w:rsid w:val="0057793B"/>
    <w:rsid w:val="005824B1"/>
    <w:rsid w:val="005945C9"/>
    <w:rsid w:val="005B74E8"/>
    <w:rsid w:val="00631F9F"/>
    <w:rsid w:val="006C2044"/>
    <w:rsid w:val="00705BD4"/>
    <w:rsid w:val="00714F99"/>
    <w:rsid w:val="00716C2A"/>
    <w:rsid w:val="007B2347"/>
    <w:rsid w:val="007E6E8F"/>
    <w:rsid w:val="008405EF"/>
    <w:rsid w:val="008769C5"/>
    <w:rsid w:val="00886087"/>
    <w:rsid w:val="009630F4"/>
    <w:rsid w:val="009D0A63"/>
    <w:rsid w:val="009E2581"/>
    <w:rsid w:val="009F40E3"/>
    <w:rsid w:val="009F51CF"/>
    <w:rsid w:val="00A223AC"/>
    <w:rsid w:val="00A73F48"/>
    <w:rsid w:val="00AC7681"/>
    <w:rsid w:val="00B47B78"/>
    <w:rsid w:val="00B944B3"/>
    <w:rsid w:val="00BB5F3E"/>
    <w:rsid w:val="00BD5A8F"/>
    <w:rsid w:val="00BE3677"/>
    <w:rsid w:val="00C14F19"/>
    <w:rsid w:val="00C809C5"/>
    <w:rsid w:val="00DA3BE0"/>
    <w:rsid w:val="00DA70D3"/>
    <w:rsid w:val="00E3103F"/>
    <w:rsid w:val="00E353A3"/>
    <w:rsid w:val="00E860D1"/>
    <w:rsid w:val="00EC1F61"/>
    <w:rsid w:val="00ED424A"/>
    <w:rsid w:val="00EE267D"/>
    <w:rsid w:val="00EF2322"/>
    <w:rsid w:val="00F16578"/>
    <w:rsid w:val="00F63AFB"/>
    <w:rsid w:val="00FD61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2257C2D"/>
  <w15:chartTrackingRefBased/>
  <w15:docId w15:val="{38F87B8E-E705-4E7F-A3DF-A278DA8C02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769C5"/>
    <w:pPr>
      <w:spacing w:before="240" w:after="120"/>
      <w:ind w:firstLine="284"/>
      <w:jc w:val="both"/>
    </w:pPr>
    <w:rPr>
      <w:rFonts w:asciiTheme="majorHAnsi" w:hAnsiTheme="majorHAnsi" w:cstheme="majorHAnsi"/>
      <w:sz w:val="24"/>
      <w:szCs w:val="24"/>
    </w:rPr>
  </w:style>
  <w:style w:type="paragraph" w:styleId="Ttulo1">
    <w:name w:val="heading 1"/>
    <w:basedOn w:val="Normal"/>
    <w:next w:val="Normal"/>
    <w:link w:val="Ttulo1Car"/>
    <w:uiPriority w:val="9"/>
    <w:qFormat/>
    <w:rsid w:val="00705BD4"/>
    <w:pPr>
      <w:keepNext/>
      <w:keepLines/>
      <w:spacing w:after="240"/>
      <w:jc w:val="center"/>
      <w:outlineLvl w:val="0"/>
    </w:pPr>
    <w:rPr>
      <w:rFonts w:eastAsiaTheme="majorEastAsia"/>
      <w:b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705BD4"/>
    <w:pPr>
      <w:keepNext/>
      <w:keepLines/>
      <w:spacing w:before="40"/>
      <w:outlineLvl w:val="1"/>
    </w:pPr>
    <w:rPr>
      <w:rFonts w:eastAsiaTheme="majorEastAsia" w:cstheme="majorBidi"/>
      <w:b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tulo">
    <w:name w:val="Title"/>
    <w:basedOn w:val="Normal"/>
    <w:next w:val="Normal"/>
    <w:link w:val="TtuloCar"/>
    <w:uiPriority w:val="10"/>
    <w:qFormat/>
    <w:rsid w:val="00705BD4"/>
    <w:pPr>
      <w:spacing w:after="0" w:line="240" w:lineRule="auto"/>
      <w:contextualSpacing/>
      <w:jc w:val="center"/>
    </w:pPr>
    <w:rPr>
      <w:rFonts w:eastAsiaTheme="majorEastAsia" w:cstheme="minorHAnsi"/>
      <w:spacing w:val="-10"/>
      <w:kern w:val="28"/>
      <w:sz w:val="56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705BD4"/>
    <w:rPr>
      <w:rFonts w:asciiTheme="majorHAnsi" w:eastAsiaTheme="majorEastAsia" w:hAnsiTheme="majorHAnsi" w:cstheme="minorHAnsi"/>
      <w:spacing w:val="-10"/>
      <w:kern w:val="28"/>
      <w:sz w:val="56"/>
      <w:szCs w:val="56"/>
    </w:rPr>
  </w:style>
  <w:style w:type="character" w:customStyle="1" w:styleId="Ttulo1Car">
    <w:name w:val="Título 1 Car"/>
    <w:basedOn w:val="Fuentedeprrafopredeter"/>
    <w:link w:val="Ttulo1"/>
    <w:uiPriority w:val="9"/>
    <w:rsid w:val="00705BD4"/>
    <w:rPr>
      <w:rFonts w:asciiTheme="majorHAnsi" w:eastAsiaTheme="majorEastAsia" w:hAnsiTheme="majorHAnsi" w:cstheme="majorHAnsi"/>
      <w:b/>
      <w:sz w:val="32"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705BD4"/>
    <w:rPr>
      <w:rFonts w:asciiTheme="majorHAnsi" w:eastAsiaTheme="majorEastAsia" w:hAnsiTheme="majorHAnsi" w:cstheme="majorBidi"/>
      <w:b/>
      <w:sz w:val="24"/>
      <w:szCs w:val="24"/>
    </w:rPr>
  </w:style>
  <w:style w:type="paragraph" w:styleId="TtuloTDC">
    <w:name w:val="TOC Heading"/>
    <w:basedOn w:val="Ttulo1"/>
    <w:next w:val="Normal"/>
    <w:uiPriority w:val="39"/>
    <w:unhideWhenUsed/>
    <w:qFormat/>
    <w:rsid w:val="00716C2A"/>
    <w:pPr>
      <w:outlineLvl w:val="9"/>
    </w:pPr>
    <w:rPr>
      <w:lang w:eastAsia="es-CO"/>
    </w:rPr>
  </w:style>
  <w:style w:type="paragraph" w:styleId="TDC1">
    <w:name w:val="toc 1"/>
    <w:basedOn w:val="Normal"/>
    <w:next w:val="Normal"/>
    <w:autoRedefine/>
    <w:uiPriority w:val="39"/>
    <w:unhideWhenUsed/>
    <w:rsid w:val="00716C2A"/>
    <w:pPr>
      <w:spacing w:after="100"/>
    </w:pPr>
  </w:style>
  <w:style w:type="paragraph" w:styleId="TDC2">
    <w:name w:val="toc 2"/>
    <w:basedOn w:val="Normal"/>
    <w:next w:val="Normal"/>
    <w:autoRedefine/>
    <w:uiPriority w:val="39"/>
    <w:unhideWhenUsed/>
    <w:rsid w:val="00716C2A"/>
    <w:pPr>
      <w:spacing w:after="100"/>
      <w:ind w:left="220"/>
    </w:pPr>
  </w:style>
  <w:style w:type="character" w:styleId="Hipervnculo">
    <w:name w:val="Hyperlink"/>
    <w:basedOn w:val="Fuentedeprrafopredeter"/>
    <w:uiPriority w:val="99"/>
    <w:unhideWhenUsed/>
    <w:rsid w:val="00716C2A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051E31"/>
    <w:rPr>
      <w:color w:val="808080"/>
      <w:shd w:val="clear" w:color="auto" w:fill="E6E6E6"/>
    </w:rPr>
  </w:style>
  <w:style w:type="paragraph" w:styleId="Descripcin">
    <w:name w:val="caption"/>
    <w:basedOn w:val="Normal"/>
    <w:next w:val="Normal"/>
    <w:uiPriority w:val="35"/>
    <w:unhideWhenUsed/>
    <w:qFormat/>
    <w:rsid w:val="00051E3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Prrafodelista">
    <w:name w:val="List Paragraph"/>
    <w:basedOn w:val="Normal"/>
    <w:uiPriority w:val="34"/>
    <w:qFormat/>
    <w:rsid w:val="00AC7681"/>
    <w:pPr>
      <w:ind w:left="720"/>
      <w:contextualSpacing/>
    </w:pPr>
  </w:style>
  <w:style w:type="paragraph" w:styleId="Cita">
    <w:name w:val="Quote"/>
    <w:basedOn w:val="Normal"/>
    <w:next w:val="Normal"/>
    <w:link w:val="CitaCar"/>
    <w:uiPriority w:val="29"/>
    <w:qFormat/>
    <w:rsid w:val="008769C5"/>
    <w:pPr>
      <w:spacing w:after="0"/>
      <w:ind w:left="862" w:right="862" w:firstLine="0"/>
      <w:jc w:val="center"/>
    </w:pPr>
    <w:rPr>
      <w:i/>
      <w:iCs/>
      <w:color w:val="404040" w:themeColor="text1" w:themeTint="BF"/>
      <w:sz w:val="20"/>
      <w:szCs w:val="20"/>
    </w:rPr>
  </w:style>
  <w:style w:type="character" w:customStyle="1" w:styleId="CitaCar">
    <w:name w:val="Cita Car"/>
    <w:basedOn w:val="Fuentedeprrafopredeter"/>
    <w:link w:val="Cita"/>
    <w:uiPriority w:val="29"/>
    <w:rsid w:val="008769C5"/>
    <w:rPr>
      <w:rFonts w:asciiTheme="majorHAnsi" w:hAnsiTheme="majorHAnsi" w:cstheme="majorHAnsi"/>
      <w:i/>
      <w:iCs/>
      <w:color w:val="404040" w:themeColor="text1" w:themeTint="BF"/>
      <w:sz w:val="20"/>
      <w:szCs w:val="20"/>
    </w:rPr>
  </w:style>
  <w:style w:type="paragraph" w:styleId="Tabladeilustraciones">
    <w:name w:val="table of figures"/>
    <w:basedOn w:val="Normal"/>
    <w:next w:val="Normal"/>
    <w:uiPriority w:val="99"/>
    <w:unhideWhenUsed/>
    <w:rsid w:val="001E3450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7675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618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064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278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6.png"/><Relationship Id="rId21" Type="http://schemas.openxmlformats.org/officeDocument/2006/relationships/image" Target="media/image11.png"/><Relationship Id="rId34" Type="http://schemas.openxmlformats.org/officeDocument/2006/relationships/image" Target="media/image24.png"/><Relationship Id="rId42" Type="http://schemas.openxmlformats.org/officeDocument/2006/relationships/image" Target="media/image31.png"/><Relationship Id="rId47" Type="http://schemas.openxmlformats.org/officeDocument/2006/relationships/image" Target="media/image35.png"/><Relationship Id="rId50" Type="http://schemas.openxmlformats.org/officeDocument/2006/relationships/image" Target="media/image38.png"/><Relationship Id="rId55" Type="http://schemas.openxmlformats.org/officeDocument/2006/relationships/image" Target="media/image43.png"/><Relationship Id="rId63" Type="http://schemas.openxmlformats.org/officeDocument/2006/relationships/image" Target="media/image51.png"/><Relationship Id="rId7" Type="http://schemas.openxmlformats.org/officeDocument/2006/relationships/image" Target="media/image1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9" Type="http://schemas.openxmlformats.org/officeDocument/2006/relationships/image" Target="media/image19.png"/><Relationship Id="rId11" Type="http://schemas.openxmlformats.org/officeDocument/2006/relationships/image" Target="media/image4.png"/><Relationship Id="rId24" Type="http://schemas.openxmlformats.org/officeDocument/2006/relationships/image" Target="media/image14.png"/><Relationship Id="rId32" Type="http://schemas.openxmlformats.org/officeDocument/2006/relationships/image" Target="media/image22.png"/><Relationship Id="rId37" Type="http://schemas.openxmlformats.org/officeDocument/2006/relationships/hyperlink" Target="https://mailtrap.io/" TargetMode="External"/><Relationship Id="rId40" Type="http://schemas.openxmlformats.org/officeDocument/2006/relationships/image" Target="media/image29.png"/><Relationship Id="rId45" Type="http://schemas.openxmlformats.org/officeDocument/2006/relationships/hyperlink" Target="https://pusher.com/" TargetMode="External"/><Relationship Id="rId53" Type="http://schemas.openxmlformats.org/officeDocument/2006/relationships/image" Target="media/image41.png"/><Relationship Id="rId58" Type="http://schemas.openxmlformats.org/officeDocument/2006/relationships/image" Target="media/image46.png"/><Relationship Id="rId66" Type="http://schemas.openxmlformats.org/officeDocument/2006/relationships/fontTable" Target="fontTable.xml"/><Relationship Id="rId5" Type="http://schemas.openxmlformats.org/officeDocument/2006/relationships/webSettings" Target="webSettings.xml"/><Relationship Id="rId61" Type="http://schemas.openxmlformats.org/officeDocument/2006/relationships/image" Target="media/image49.png"/><Relationship Id="rId19" Type="http://schemas.openxmlformats.org/officeDocument/2006/relationships/hyperlink" Target="https://github.com/Calisoft2017/ModuloCentral" TargetMode="External"/><Relationship Id="rId14" Type="http://schemas.openxmlformats.org/officeDocument/2006/relationships/hyperlink" Target="https://nodejs.org/es/" TargetMode="External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image" Target="media/image20.png"/><Relationship Id="rId35" Type="http://schemas.openxmlformats.org/officeDocument/2006/relationships/image" Target="media/image25.png"/><Relationship Id="rId43" Type="http://schemas.openxmlformats.org/officeDocument/2006/relationships/image" Target="media/image32.png"/><Relationship Id="rId48" Type="http://schemas.openxmlformats.org/officeDocument/2006/relationships/image" Target="media/image36.png"/><Relationship Id="rId56" Type="http://schemas.openxmlformats.org/officeDocument/2006/relationships/image" Target="media/image44.png"/><Relationship Id="rId64" Type="http://schemas.openxmlformats.org/officeDocument/2006/relationships/image" Target="media/image52.png"/><Relationship Id="rId8" Type="http://schemas.openxmlformats.org/officeDocument/2006/relationships/image" Target="media/image2.png"/><Relationship Id="rId51" Type="http://schemas.openxmlformats.org/officeDocument/2006/relationships/image" Target="media/image39.pn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hyperlink" Target="https://www.google.com.mx/intl/es-419/chrome/" TargetMode="External"/><Relationship Id="rId25" Type="http://schemas.openxmlformats.org/officeDocument/2006/relationships/image" Target="media/image15.png"/><Relationship Id="rId33" Type="http://schemas.openxmlformats.org/officeDocument/2006/relationships/image" Target="media/image23.png"/><Relationship Id="rId38" Type="http://schemas.openxmlformats.org/officeDocument/2006/relationships/image" Target="media/image27.png"/><Relationship Id="rId46" Type="http://schemas.openxmlformats.org/officeDocument/2006/relationships/image" Target="media/image34.png"/><Relationship Id="rId59" Type="http://schemas.openxmlformats.org/officeDocument/2006/relationships/image" Target="media/image47.png"/><Relationship Id="rId67" Type="http://schemas.openxmlformats.org/officeDocument/2006/relationships/theme" Target="theme/theme1.xml"/><Relationship Id="rId20" Type="http://schemas.openxmlformats.org/officeDocument/2006/relationships/image" Target="media/image10.png"/><Relationship Id="rId41" Type="http://schemas.openxmlformats.org/officeDocument/2006/relationships/image" Target="media/image30.png"/><Relationship Id="rId54" Type="http://schemas.openxmlformats.org/officeDocument/2006/relationships/image" Target="media/image42.png"/><Relationship Id="rId62" Type="http://schemas.openxmlformats.org/officeDocument/2006/relationships/image" Target="media/image50.png"/><Relationship Id="rId1" Type="http://schemas.openxmlformats.org/officeDocument/2006/relationships/customXml" Target="../customXml/item1.xml"/><Relationship Id="rId6" Type="http://schemas.openxmlformats.org/officeDocument/2006/relationships/hyperlink" Target="https://getcomposer.org/" TargetMode="External"/><Relationship Id="rId15" Type="http://schemas.openxmlformats.org/officeDocument/2006/relationships/image" Target="media/image7.png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36" Type="http://schemas.openxmlformats.org/officeDocument/2006/relationships/image" Target="media/image26.png"/><Relationship Id="rId49" Type="http://schemas.openxmlformats.org/officeDocument/2006/relationships/image" Target="media/image37.png"/><Relationship Id="rId57" Type="http://schemas.openxmlformats.org/officeDocument/2006/relationships/image" Target="media/image45.png"/><Relationship Id="rId10" Type="http://schemas.openxmlformats.org/officeDocument/2006/relationships/hyperlink" Target="https://www.apachefriends.org/es/index.html" TargetMode="External"/><Relationship Id="rId31" Type="http://schemas.openxmlformats.org/officeDocument/2006/relationships/image" Target="media/image21.png"/><Relationship Id="rId44" Type="http://schemas.openxmlformats.org/officeDocument/2006/relationships/image" Target="media/image33.png"/><Relationship Id="rId52" Type="http://schemas.openxmlformats.org/officeDocument/2006/relationships/image" Target="media/image40.png"/><Relationship Id="rId60" Type="http://schemas.openxmlformats.org/officeDocument/2006/relationships/image" Target="media/image48.png"/><Relationship Id="rId65" Type="http://schemas.openxmlformats.org/officeDocument/2006/relationships/image" Target="media/image53.png"/><Relationship Id="rId4" Type="http://schemas.openxmlformats.org/officeDocument/2006/relationships/settings" Target="settings.xml"/><Relationship Id="rId9" Type="http://schemas.openxmlformats.org/officeDocument/2006/relationships/image" Target="media/image3.png"/><Relationship Id="rId13" Type="http://schemas.openxmlformats.org/officeDocument/2006/relationships/image" Target="media/image6.png"/><Relationship Id="rId18" Type="http://schemas.openxmlformats.org/officeDocument/2006/relationships/image" Target="media/image9.png"/><Relationship Id="rId39" Type="http://schemas.openxmlformats.org/officeDocument/2006/relationships/image" Target="media/image28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4D23A98-16BA-4A51-A15E-08A491D6A7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88</TotalTime>
  <Pages>1</Pages>
  <Words>4806</Words>
  <Characters>26437</Characters>
  <Application>Microsoft Office Word</Application>
  <DocSecurity>0</DocSecurity>
  <Lines>220</Lines>
  <Paragraphs>6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1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an Camilo Suarez Campos</dc:creator>
  <cp:keywords/>
  <dc:description/>
  <cp:lastModifiedBy>Fredy Fabian Rodrgiuez Joya</cp:lastModifiedBy>
  <cp:revision>8</cp:revision>
  <dcterms:created xsi:type="dcterms:W3CDTF">2018-03-05T00:29:00Z</dcterms:created>
  <dcterms:modified xsi:type="dcterms:W3CDTF">2018-04-24T14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d9cc0b1-2d8c-3bb0-a641-cfcc3682236a</vt:lpwstr>
  </property>
  <property fmtid="{D5CDD505-2E9C-101B-9397-08002B2CF9AE}" pid="24" name="Mendeley Citation Style_1">
    <vt:lpwstr>http://www.zotero.org/styles/apa</vt:lpwstr>
  </property>
</Properties>
</file>